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B174EE" w:rsidRPr="002615B0" w:rsidRDefault="00B174E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B174EE" w:rsidRPr="00C30421" w:rsidRDefault="00B174EE" w:rsidP="002615B0">
                            <w:pPr>
                              <w:pStyle w:val="Prrafodelista"/>
                              <w:spacing w:line="360" w:lineRule="auto"/>
                              <w:ind w:left="0"/>
                              <w:jc w:val="both"/>
                              <w:rPr>
                                <w:rFonts w:ascii="Times New Roman" w:hAnsi="Times New Roman" w:cs="Times New Roman"/>
                                <w:sz w:val="24"/>
                                <w:szCs w:val="24"/>
                              </w:rPr>
                            </w:pPr>
                          </w:p>
                          <w:p w14:paraId="00A4C1FA" w14:textId="77777777" w:rsidR="00B174EE" w:rsidRDefault="00B174EE"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B174EE" w:rsidRPr="002615B0" w:rsidRDefault="00B174E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B174EE" w:rsidRPr="00C30421" w:rsidRDefault="00B174EE" w:rsidP="002615B0">
                      <w:pPr>
                        <w:pStyle w:val="Prrafodelista"/>
                        <w:spacing w:line="360" w:lineRule="auto"/>
                        <w:ind w:left="0"/>
                        <w:jc w:val="both"/>
                        <w:rPr>
                          <w:rFonts w:ascii="Times New Roman" w:hAnsi="Times New Roman" w:cs="Times New Roman"/>
                          <w:sz w:val="24"/>
                          <w:szCs w:val="24"/>
                        </w:rPr>
                      </w:pPr>
                    </w:p>
                    <w:p w14:paraId="00A4C1FA" w14:textId="77777777" w:rsidR="00B174EE" w:rsidRDefault="00B174EE"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133B92">
      <w:pPr>
        <w:pStyle w:val="Ttulo1"/>
        <w:numPr>
          <w:ilvl w:val="0"/>
          <w:numId w:val="46"/>
        </w:numPr>
        <w:spacing w:line="360" w:lineRule="auto"/>
        <w:ind w:left="709"/>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3955B62"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w:t>
      </w:r>
      <w:r w:rsidR="00A27615">
        <w:rPr>
          <w:rFonts w:ascii="Times New Roman" w:hAnsi="Times New Roman" w:cs="Times New Roman"/>
          <w:sz w:val="24"/>
          <w:szCs w:val="24"/>
        </w:rPr>
        <w:t xml:space="preserve">aplicativo </w:t>
      </w:r>
      <w:r w:rsidR="00A27615" w:rsidRPr="00042B2B">
        <w:rPr>
          <w:rFonts w:ascii="Times New Roman" w:hAnsi="Times New Roman" w:cs="Times New Roman"/>
          <w:sz w:val="24"/>
          <w:szCs w:val="24"/>
        </w:rPr>
        <w:t>web</w:t>
      </w:r>
      <w:r w:rsidR="00022B4D" w:rsidRPr="00042B2B">
        <w:rPr>
          <w:rFonts w:ascii="Times New Roman" w:hAnsi="Times New Roman" w:cs="Times New Roman"/>
          <w:sz w:val="24"/>
          <w:szCs w:val="24"/>
        </w:rPr>
        <w:t xml:space="preserve"> va hacer </w:t>
      </w:r>
      <w:r w:rsidR="00BA2EE5" w:rsidRPr="00042B2B">
        <w:rPr>
          <w:rFonts w:ascii="Times New Roman" w:hAnsi="Times New Roman" w:cs="Times New Roman"/>
          <w:sz w:val="24"/>
          <w:szCs w:val="24"/>
        </w:rPr>
        <w:t>alojad</w:t>
      </w:r>
      <w:r w:rsidR="00BA2EE5">
        <w:rPr>
          <w:rFonts w:ascii="Times New Roman" w:hAnsi="Times New Roman" w:cs="Times New Roman"/>
          <w:sz w:val="24"/>
          <w:szCs w:val="24"/>
        </w:rPr>
        <w:t xml:space="preserve">o </w:t>
      </w:r>
      <w:r w:rsidR="00BA2EE5" w:rsidRPr="00042B2B">
        <w:rPr>
          <w:rFonts w:ascii="Times New Roman" w:hAnsi="Times New Roman" w:cs="Times New Roman"/>
          <w:sz w:val="24"/>
          <w:szCs w:val="24"/>
        </w:rPr>
        <w:t>en</w:t>
      </w:r>
      <w:r w:rsidR="00022B4D" w:rsidRPr="00042B2B">
        <w:rPr>
          <w:rFonts w:ascii="Times New Roman" w:hAnsi="Times New Roman" w:cs="Times New Roman"/>
          <w:sz w:val="24"/>
          <w:szCs w:val="24"/>
        </w:rPr>
        <w:t xml:space="preserve"> hosting y la aplicación móvil </w:t>
      </w:r>
      <w:r w:rsidR="00CF3BB1">
        <w:rPr>
          <w:rFonts w:ascii="Times New Roman" w:hAnsi="Times New Roman" w:cs="Times New Roman"/>
          <w:sz w:val="24"/>
          <w:szCs w:val="24"/>
        </w:rPr>
        <w:t xml:space="preserve">va hacer subida al play </w:t>
      </w:r>
      <w:r w:rsidR="00BA2EE5">
        <w:rPr>
          <w:rFonts w:ascii="Times New Roman" w:hAnsi="Times New Roman" w:cs="Times New Roman"/>
          <w:sz w:val="24"/>
          <w:szCs w:val="24"/>
        </w:rPr>
        <w:t xml:space="preserve">store, </w:t>
      </w:r>
      <w:r w:rsidR="00BA2EE5" w:rsidRPr="00042B2B">
        <w:rPr>
          <w:rFonts w:ascii="Times New Roman" w:hAnsi="Times New Roman" w:cs="Times New Roman"/>
          <w:sz w:val="24"/>
          <w:szCs w:val="24"/>
        </w:rPr>
        <w:t>una</w:t>
      </w:r>
      <w:r w:rsidR="00022B4D" w:rsidRPr="00042B2B">
        <w:rPr>
          <w:rFonts w:ascii="Times New Roman" w:hAnsi="Times New Roman" w:cs="Times New Roman"/>
          <w:sz w:val="24"/>
          <w:szCs w:val="24"/>
        </w:rPr>
        <w:t xml:space="preserve">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w:t>
      </w:r>
      <w:r w:rsidR="00BA2EE5" w:rsidRPr="00042B2B">
        <w:rPr>
          <w:rFonts w:ascii="Times New Roman" w:hAnsi="Times New Roman" w:cs="Times New Roman"/>
          <w:sz w:val="24"/>
          <w:szCs w:val="24"/>
        </w:rPr>
        <w:t>aplicaciones los</w:t>
      </w:r>
      <w:r w:rsidR="00A202C5"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w:t>
      </w:r>
      <w:r w:rsidR="00BA2EE5" w:rsidRPr="00042B2B">
        <w:rPr>
          <w:rFonts w:ascii="Times New Roman" w:hAnsi="Times New Roman" w:cs="Times New Roman"/>
          <w:sz w:val="24"/>
          <w:szCs w:val="24"/>
        </w:rPr>
        <w:t>pacientes del</w:t>
      </w:r>
      <w:r w:rsidR="00022B4D" w:rsidRPr="00042B2B">
        <w:rPr>
          <w:rFonts w:ascii="Times New Roman" w:hAnsi="Times New Roman" w:cs="Times New Roman"/>
          <w:sz w:val="24"/>
          <w:szCs w:val="24"/>
        </w:rPr>
        <w:t xml:space="preserve">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w:t>
      </w:r>
      <w:r w:rsidR="00BA2EE5" w:rsidRPr="00042B2B">
        <w:rPr>
          <w:rFonts w:ascii="Times New Roman" w:hAnsi="Times New Roman" w:cs="Times New Roman"/>
          <w:sz w:val="24"/>
          <w:szCs w:val="24"/>
        </w:rPr>
        <w:t>uso de</w:t>
      </w:r>
      <w:r w:rsidR="00DA6273" w:rsidRPr="00042B2B">
        <w:rPr>
          <w:rFonts w:ascii="Times New Roman" w:hAnsi="Times New Roman" w:cs="Times New Roman"/>
          <w:sz w:val="24"/>
          <w:szCs w:val="24"/>
        </w:rPr>
        <w:t xml:space="preserv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 xml:space="preserve">cabe recalcar que la aplicación web será de uso exclusivo </w:t>
      </w:r>
      <w:r w:rsidR="00BA2EE5" w:rsidRPr="00042B2B">
        <w:rPr>
          <w:rFonts w:ascii="Times New Roman" w:hAnsi="Times New Roman" w:cs="Times New Roman"/>
          <w:sz w:val="24"/>
          <w:szCs w:val="24"/>
        </w:rPr>
        <w:t>para el</w:t>
      </w:r>
      <w:r w:rsidR="00A65D8A" w:rsidRPr="00042B2B">
        <w:rPr>
          <w:rFonts w:ascii="Times New Roman" w:hAnsi="Times New Roman" w:cs="Times New Roman"/>
          <w:sz w:val="24"/>
          <w:szCs w:val="24"/>
        </w:rPr>
        <w:t xml:space="preserve">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 xml:space="preserve">por tanto, en el capítulo III con el Título de </w:t>
      </w:r>
      <w:r w:rsidRPr="000F7A9B">
        <w:rPr>
          <w:rFonts w:ascii="Times New Roman" w:hAnsi="Times New Roman" w:cs="Times New Roman"/>
          <w:sz w:val="24"/>
          <w:szCs w:val="24"/>
        </w:rPr>
        <w:lastRenderedPageBreak/>
        <w:t>“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550B8C" w:rsidRDefault="0064127D" w:rsidP="00486790">
      <w:pPr>
        <w:pStyle w:val="Prrafodelista"/>
        <w:spacing w:line="360" w:lineRule="auto"/>
        <w:ind w:left="0"/>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lastRenderedPageBreak/>
        <w:t xml:space="preserve">2.6.2. </w:t>
      </w:r>
      <w:r w:rsidR="006E5835" w:rsidRPr="00550B8C">
        <w:rPr>
          <w:rFonts w:ascii="Times New Roman" w:hAnsi="Times New Roman" w:cs="Times New Roman"/>
          <w:b/>
          <w:bCs/>
          <w:sz w:val="24"/>
          <w:szCs w:val="24"/>
          <w:highlight w:val="yellow"/>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29DAD884" w14:textId="723093A2" w:rsidR="00CB3FEF" w:rsidRPr="00CB3FEF" w:rsidRDefault="00CB3FEF" w:rsidP="00CB3FEF">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highlight w:val="yellow"/>
        </w:rPr>
        <w:lastRenderedPageBreak/>
        <w:t xml:space="preserve">3. </w:t>
      </w:r>
      <w:r w:rsidR="001C2A22" w:rsidRPr="00CB3FEF">
        <w:rPr>
          <w:rFonts w:ascii="Times New Roman" w:hAnsi="Times New Roman" w:cs="Times New Roman"/>
          <w:b/>
          <w:bCs/>
          <w:sz w:val="24"/>
          <w:szCs w:val="24"/>
          <w:highlight w:val="yellow"/>
        </w:rPr>
        <w:t xml:space="preserve">JUSTIFICACIÓN </w:t>
      </w:r>
    </w:p>
    <w:p w14:paraId="763DC883" w14:textId="609406EF" w:rsidR="00CB3FEF" w:rsidRPr="00CB3FEF" w:rsidRDefault="00CB3FEF" w:rsidP="00CB3FEF">
      <w:pPr>
        <w:spacing w:line="360" w:lineRule="auto"/>
        <w:jc w:val="both"/>
        <w:rPr>
          <w:rFonts w:ascii="Times New Roman" w:hAnsi="Times New Roman" w:cs="Times New Roman"/>
          <w:b/>
          <w:bCs/>
          <w:sz w:val="24"/>
          <w:szCs w:val="24"/>
          <w:highlight w:val="yellow"/>
        </w:rPr>
      </w:pPr>
      <w:r w:rsidRPr="00CB3FEF">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5B572AF" w14:textId="77777777" w:rsid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982FD93" w14:textId="17A024EE"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0A0A962A" w14:textId="5E8173F0"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r w:rsidR="00766F3E">
        <w:rPr>
          <w:rFonts w:ascii="Times New Roman" w:hAnsi="Times New Roman" w:cs="Times New Roman"/>
          <w:sz w:val="24"/>
          <w:szCs w:val="24"/>
        </w:rPr>
        <w:t>.</w:t>
      </w:r>
    </w:p>
    <w:p w14:paraId="6EB75978" w14:textId="7CD5D1CA" w:rsidR="00BD0311" w:rsidRPr="00B52DCE" w:rsidRDefault="001C2A22" w:rsidP="00B52DCE">
      <w:pPr>
        <w:pStyle w:val="Prrafodelista"/>
        <w:numPr>
          <w:ilvl w:val="0"/>
          <w:numId w:val="18"/>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lastRenderedPageBreak/>
        <w:t>BENEFICIARIOS DEL PROYECTO</w:t>
      </w:r>
    </w:p>
    <w:p w14:paraId="06BFADFB" w14:textId="0B3195E3" w:rsidR="00617E14" w:rsidRPr="00B52DCE" w:rsidRDefault="001C2A22" w:rsidP="00B52DCE">
      <w:pPr>
        <w:pStyle w:val="Prrafodelista"/>
        <w:numPr>
          <w:ilvl w:val="1"/>
          <w:numId w:val="18"/>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B52DCE">
      <w:pPr>
        <w:pStyle w:val="Prrafodelista"/>
        <w:numPr>
          <w:ilvl w:val="1"/>
          <w:numId w:val="18"/>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sidRPr="00592EF8">
        <w:rPr>
          <w:rFonts w:ascii="Times New Roman" w:hAnsi="Times New Roman" w:cs="Times New Roman"/>
          <w:sz w:val="24"/>
          <w:szCs w:val="24"/>
        </w:rPr>
        <w:lastRenderedPageBreak/>
        <w:t>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sidRPr="002C04A8">
        <w:rPr>
          <w:rFonts w:ascii="Times New Roman" w:hAnsi="Times New Roman" w:cs="Times New Roman"/>
          <w:sz w:val="24"/>
          <w:szCs w:val="24"/>
        </w:rPr>
        <w:lastRenderedPageBreak/>
        <w:t xml:space="preserve">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C04A8">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2"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3" w:name="_Toc41839069"/>
      <w:bookmarkEnd w:id="2"/>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F1D9B60"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2DDEA318" w14:textId="2EEDCB6E" w:rsidR="00B174EE" w:rsidRDefault="00B174EE" w:rsidP="00384199">
      <w:pPr>
        <w:spacing w:line="360" w:lineRule="auto"/>
        <w:jc w:val="both"/>
        <w:rPr>
          <w:rFonts w:ascii="Times New Roman" w:hAnsi="Times New Roman" w:cs="Times New Roman"/>
          <w:sz w:val="24"/>
          <w:szCs w:val="24"/>
        </w:rPr>
      </w:pPr>
    </w:p>
    <w:p w14:paraId="73A21399" w14:textId="77777777" w:rsidR="00B174EE" w:rsidRDefault="00B174EE" w:rsidP="00384199">
      <w:pPr>
        <w:spacing w:line="360" w:lineRule="auto"/>
        <w:jc w:val="both"/>
        <w:rPr>
          <w:rFonts w:ascii="Times New Roman" w:hAnsi="Times New Roman" w:cs="Times New Roman"/>
          <w:sz w:val="24"/>
          <w:szCs w:val="24"/>
        </w:rPr>
      </w:pPr>
    </w:p>
    <w:p w14:paraId="77CDAFEC" w14:textId="77777777" w:rsidR="00B174EE" w:rsidRDefault="00040945" w:rsidP="00040945">
      <w:pPr>
        <w:pStyle w:val="Prrafodelista"/>
        <w:numPr>
          <w:ilvl w:val="2"/>
          <w:numId w:val="47"/>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4"/>
      <w:r w:rsidRPr="00722A3F">
        <w:rPr>
          <w:rFonts w:ascii="Times New Roman" w:hAnsi="Times New Roman" w:cs="Times New Roman"/>
          <w:b/>
          <w:sz w:val="24"/>
          <w:szCs w:val="24"/>
        </w:rPr>
        <w:t xml:space="preserve"> </w:t>
      </w:r>
    </w:p>
    <w:p w14:paraId="1FB7A7CF" w14:textId="3319974A" w:rsidR="00040945" w:rsidRPr="00B174EE" w:rsidRDefault="00040945" w:rsidP="00B174EE">
      <w:pPr>
        <w:spacing w:line="360" w:lineRule="auto"/>
        <w:ind w:left="-11"/>
        <w:jc w:val="both"/>
        <w:rPr>
          <w:rFonts w:ascii="Times New Roman" w:hAnsi="Times New Roman" w:cs="Times New Roman"/>
          <w:b/>
          <w:sz w:val="24"/>
          <w:szCs w:val="24"/>
        </w:rPr>
      </w:pPr>
      <w:r w:rsidRPr="00B174EE">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174EE">
        <w:rPr>
          <w:rFonts w:ascii="Times New Roman" w:hAnsi="Times New Roman" w:cs="Times New Roman"/>
          <w:sz w:val="24"/>
          <w:szCs w:val="24"/>
        </w:rPr>
        <w:fldChar w:fldCharType="begin" w:fldLock="1"/>
      </w:r>
      <w:r w:rsidRPr="00B174EE">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174EE">
        <w:rPr>
          <w:rFonts w:ascii="Times New Roman" w:hAnsi="Times New Roman" w:cs="Times New Roman"/>
          <w:sz w:val="24"/>
          <w:szCs w:val="24"/>
        </w:rPr>
        <w:fldChar w:fldCharType="separate"/>
      </w:r>
      <w:r w:rsidRPr="00B174EE">
        <w:rPr>
          <w:rFonts w:ascii="Times New Roman" w:hAnsi="Times New Roman" w:cs="Times New Roman"/>
          <w:noProof/>
          <w:sz w:val="24"/>
          <w:szCs w:val="24"/>
        </w:rPr>
        <w:t>[6]</w:t>
      </w:r>
      <w:r w:rsidRPr="00B174EE">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1839071"/>
    </w:p>
    <w:p w14:paraId="0913F5A2" w14:textId="674CC245" w:rsidR="00040945" w:rsidRPr="000505D0"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9126E">
      <w:pPr>
        <w:pStyle w:val="Prrafodelista"/>
        <w:numPr>
          <w:ilvl w:val="2"/>
          <w:numId w:val="47"/>
        </w:numPr>
        <w:spacing w:after="0" w:line="360" w:lineRule="auto"/>
        <w:ind w:left="567"/>
        <w:jc w:val="both"/>
        <w:outlineLvl w:val="2"/>
        <w:rPr>
          <w:rFonts w:ascii="Times New Roman" w:hAnsi="Times New Roman" w:cs="Times New Roman"/>
          <w:b/>
          <w:sz w:val="24"/>
          <w:szCs w:val="24"/>
        </w:rPr>
      </w:pPr>
      <w:bookmarkStart w:id="13" w:name="_Toc41839079"/>
      <w:r w:rsidRPr="0099126E">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0505D0">
      <w:pPr>
        <w:pStyle w:val="Prrafodelista"/>
        <w:numPr>
          <w:ilvl w:val="1"/>
          <w:numId w:val="47"/>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62DCC3F7" w:rsidR="00040945" w:rsidRPr="002B4227"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1" w:name="_Toc41839087"/>
      <w:r w:rsidRPr="002B4227">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44CF881A"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8A52316" w14:textId="223FF470" w:rsidR="00B174EE" w:rsidRPr="00F31F7B" w:rsidRDefault="00B174EE" w:rsidP="000409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C7560"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lastRenderedPageBreak/>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sidRPr="00F31F7B">
        <w:rPr>
          <w:rFonts w:ascii="Times New Roman" w:hAnsi="Times New Roman" w:cs="Times New Roman"/>
          <w:sz w:val="24"/>
          <w:szCs w:val="24"/>
        </w:rPr>
        <w:lastRenderedPageBreak/>
        <w:t>REST que se utilizarán en este proyecto. A continuación, se presentan las definiciones de los servicios API REST.</w:t>
      </w:r>
    </w:p>
    <w:p w14:paraId="3D8BF5CB"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0A912051"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C917CAB" w14:textId="3C4505AC" w:rsidR="00B174EE" w:rsidRDefault="00B174EE" w:rsidP="00040945">
      <w:pPr>
        <w:spacing w:line="360" w:lineRule="auto"/>
        <w:jc w:val="both"/>
        <w:rPr>
          <w:rFonts w:ascii="Times New Roman" w:hAnsi="Times New Roman" w:cs="Times New Roman"/>
          <w:sz w:val="24"/>
          <w:szCs w:val="24"/>
        </w:rPr>
      </w:pPr>
    </w:p>
    <w:p w14:paraId="3EF76389" w14:textId="77777777" w:rsidR="00B174EE" w:rsidRPr="00F31F7B" w:rsidRDefault="00B174EE" w:rsidP="00040945">
      <w:pPr>
        <w:spacing w:line="360" w:lineRule="auto"/>
        <w:jc w:val="both"/>
        <w:rPr>
          <w:rFonts w:ascii="Times New Roman" w:hAnsi="Times New Roman" w:cs="Times New Roman"/>
          <w:sz w:val="24"/>
          <w:szCs w:val="24"/>
        </w:rPr>
      </w:pPr>
    </w:p>
    <w:p w14:paraId="4597F332"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lastRenderedPageBreak/>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lastRenderedPageBreak/>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2B4227">
      <w:pPr>
        <w:pStyle w:val="Prrafodelista"/>
        <w:numPr>
          <w:ilvl w:val="1"/>
          <w:numId w:val="48"/>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lastRenderedPageBreak/>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04AA38BB" w:rsidR="00040945" w:rsidRPr="002B4227"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2B4227">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Amazon web service(aws)</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4E1AA4E9" w:rsidR="00040945"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356C90" w14:textId="77777777" w:rsidR="00B174EE" w:rsidRPr="000227F1" w:rsidRDefault="00B174EE" w:rsidP="00040945">
      <w:pPr>
        <w:spacing w:line="360" w:lineRule="auto"/>
        <w:jc w:val="both"/>
        <w:rPr>
          <w:rFonts w:ascii="Times New Roman" w:hAnsi="Times New Roman" w:cs="Times New Roman"/>
          <w:sz w:val="24"/>
          <w:szCs w:val="24"/>
        </w:rPr>
      </w:pPr>
    </w:p>
    <w:p w14:paraId="2C20069A"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lastRenderedPageBreak/>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2B4227">
      <w:pPr>
        <w:pStyle w:val="Prrafodelista"/>
        <w:numPr>
          <w:ilvl w:val="0"/>
          <w:numId w:val="48"/>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2B4227">
      <w:pPr>
        <w:pStyle w:val="Prrafodelista"/>
        <w:numPr>
          <w:ilvl w:val="1"/>
          <w:numId w:val="49"/>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2B4227">
      <w:pPr>
        <w:pStyle w:val="Prrafodelista"/>
        <w:numPr>
          <w:ilvl w:val="2"/>
          <w:numId w:val="49"/>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61768C2E"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1BEC9A8D" w14:textId="77777777" w:rsidR="00B174EE" w:rsidRDefault="00B174EE" w:rsidP="00486790">
      <w:pPr>
        <w:spacing w:line="360" w:lineRule="auto"/>
        <w:jc w:val="both"/>
        <w:rPr>
          <w:rFonts w:ascii="Times New Roman" w:hAnsi="Times New Roman" w:cs="Times New Roman"/>
          <w:sz w:val="24"/>
          <w:szCs w:val="24"/>
        </w:rPr>
      </w:pPr>
    </w:p>
    <w:p w14:paraId="55D52B89" w14:textId="5FDEDAF3" w:rsidR="003C4179" w:rsidRPr="002B4227" w:rsidRDefault="00C636E2" w:rsidP="002B4227">
      <w:pPr>
        <w:pStyle w:val="Prrafodelista"/>
        <w:numPr>
          <w:ilvl w:val="2"/>
          <w:numId w:val="49"/>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lastRenderedPageBreak/>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2DF221C" w:rsidR="00761FFA" w:rsidRPr="00EE5B63" w:rsidRDefault="00EE5B63" w:rsidP="002B4227">
      <w:pPr>
        <w:pStyle w:val="Prrafodelista"/>
        <w:numPr>
          <w:ilvl w:val="2"/>
          <w:numId w:val="49"/>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2B4227">
      <w:pPr>
        <w:pStyle w:val="Prrafodelista"/>
        <w:numPr>
          <w:ilvl w:val="2"/>
          <w:numId w:val="4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159F10D" w:rsidR="00766D90" w:rsidRPr="00A63034" w:rsidRDefault="00766D90" w:rsidP="00A63034">
      <w:pPr>
        <w:pStyle w:val="Prrafodelista"/>
        <w:numPr>
          <w:ilvl w:val="3"/>
          <w:numId w:val="49"/>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A63034">
      <w:pPr>
        <w:pStyle w:val="Prrafodelista"/>
        <w:numPr>
          <w:ilvl w:val="3"/>
          <w:numId w:val="49"/>
        </w:numPr>
        <w:spacing w:after="0" w:line="360" w:lineRule="auto"/>
        <w:ind w:left="1276"/>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sidRPr="00B9744D">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B4227">
      <w:pPr>
        <w:pStyle w:val="Prrafodelista"/>
        <w:numPr>
          <w:ilvl w:val="2"/>
          <w:numId w:val="4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2B4227">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2B4227">
      <w:pPr>
        <w:pStyle w:val="Prrafodelista"/>
        <w:numPr>
          <w:ilvl w:val="3"/>
          <w:numId w:val="49"/>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2B4227">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63FBC9" w14:textId="4C797C4D" w:rsidR="003E2C7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sidRPr="00B9744D">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5FC7AE29" w14:textId="5E218D2C" w:rsidR="00EE5B63" w:rsidRDefault="00E345F9" w:rsidP="00A63034">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2B4227">
      <w:pPr>
        <w:pStyle w:val="Prrafodelista"/>
        <w:numPr>
          <w:ilvl w:val="1"/>
          <w:numId w:val="49"/>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Pr="00A63034" w:rsidRDefault="00760C2F" w:rsidP="00A63034">
      <w:p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t xml:space="preserve">Metodología Scrum </w:t>
      </w:r>
    </w:p>
    <w:p w14:paraId="05573279" w14:textId="389A5529" w:rsidR="003E7C13" w:rsidRDefault="003E7C13" w:rsidP="003E2C79">
      <w:pPr>
        <w:spacing w:line="360" w:lineRule="auto"/>
        <w:ind w:left="360"/>
        <w:jc w:val="both"/>
        <w:rPr>
          <w:rFonts w:ascii="Times New Roman" w:hAnsi="Times New Roman" w:cs="Times New Roman"/>
          <w:bCs/>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13C1D0AD" w14:textId="0D6F3AF7" w:rsidR="00A541DB" w:rsidRDefault="00A541DB" w:rsidP="003E2C79">
      <w:pPr>
        <w:spacing w:line="360" w:lineRule="auto"/>
        <w:ind w:left="360"/>
        <w:jc w:val="both"/>
        <w:rPr>
          <w:rFonts w:ascii="Times New Roman" w:hAnsi="Times New Roman" w:cs="Times New Roman"/>
          <w:bCs/>
          <w:sz w:val="24"/>
          <w:szCs w:val="24"/>
        </w:rPr>
      </w:pPr>
    </w:p>
    <w:p w14:paraId="7F35DF75" w14:textId="50CA8184" w:rsidR="00A541DB" w:rsidRDefault="00A541DB" w:rsidP="003E2C79">
      <w:pPr>
        <w:spacing w:line="360" w:lineRule="auto"/>
        <w:ind w:left="360"/>
        <w:jc w:val="both"/>
        <w:rPr>
          <w:rFonts w:ascii="Times New Roman" w:hAnsi="Times New Roman" w:cs="Times New Roman"/>
          <w:bCs/>
          <w:sz w:val="24"/>
          <w:szCs w:val="24"/>
        </w:rPr>
      </w:pPr>
    </w:p>
    <w:p w14:paraId="03D78218" w14:textId="7DA67DB9" w:rsidR="00A541DB" w:rsidRDefault="00A541DB" w:rsidP="003E2C79">
      <w:pPr>
        <w:spacing w:line="360" w:lineRule="auto"/>
        <w:ind w:left="360"/>
        <w:jc w:val="both"/>
        <w:rPr>
          <w:rFonts w:ascii="Times New Roman" w:hAnsi="Times New Roman" w:cs="Times New Roman"/>
          <w:bCs/>
          <w:sz w:val="24"/>
          <w:szCs w:val="24"/>
        </w:rPr>
      </w:pPr>
    </w:p>
    <w:p w14:paraId="77322C72" w14:textId="5AE0168F" w:rsidR="00A541DB" w:rsidRDefault="00A541DB" w:rsidP="003E2C79">
      <w:pPr>
        <w:spacing w:line="360" w:lineRule="auto"/>
        <w:ind w:left="360"/>
        <w:jc w:val="both"/>
        <w:rPr>
          <w:rFonts w:ascii="Times New Roman" w:hAnsi="Times New Roman" w:cs="Times New Roman"/>
          <w:bCs/>
          <w:sz w:val="24"/>
          <w:szCs w:val="24"/>
        </w:rPr>
      </w:pPr>
    </w:p>
    <w:p w14:paraId="61CE639C" w14:textId="45D03495" w:rsidR="00A541DB" w:rsidRDefault="00A541DB" w:rsidP="003E2C79">
      <w:pPr>
        <w:spacing w:line="360" w:lineRule="auto"/>
        <w:ind w:left="360"/>
        <w:jc w:val="both"/>
        <w:rPr>
          <w:rFonts w:ascii="Times New Roman" w:hAnsi="Times New Roman" w:cs="Times New Roman"/>
          <w:bCs/>
          <w:sz w:val="24"/>
          <w:szCs w:val="24"/>
        </w:rPr>
      </w:pPr>
    </w:p>
    <w:p w14:paraId="5F7E1AF5" w14:textId="03DD1940" w:rsidR="00A541DB" w:rsidRDefault="00A541DB" w:rsidP="003E2C79">
      <w:pPr>
        <w:spacing w:line="360" w:lineRule="auto"/>
        <w:ind w:left="360"/>
        <w:jc w:val="both"/>
        <w:rPr>
          <w:rFonts w:ascii="Times New Roman" w:hAnsi="Times New Roman" w:cs="Times New Roman"/>
          <w:bCs/>
          <w:sz w:val="24"/>
          <w:szCs w:val="24"/>
        </w:rPr>
      </w:pPr>
    </w:p>
    <w:p w14:paraId="541E6379" w14:textId="77777777" w:rsidR="00A541DB" w:rsidRPr="003E7C13" w:rsidRDefault="00A541DB" w:rsidP="003E2C79">
      <w:pPr>
        <w:spacing w:line="360" w:lineRule="auto"/>
        <w:ind w:left="360"/>
        <w:jc w:val="both"/>
        <w:rPr>
          <w:rFonts w:ascii="Times New Roman" w:hAnsi="Times New Roman" w:cs="Times New Roman"/>
          <w:b/>
          <w:sz w:val="24"/>
          <w:szCs w:val="24"/>
        </w:rPr>
      </w:pPr>
    </w:p>
    <w:p w14:paraId="615A81D3" w14:textId="42C445F5" w:rsidR="00054486" w:rsidRPr="00A63034" w:rsidRDefault="00054486" w:rsidP="00A63034">
      <w:pPr>
        <w:pStyle w:val="Prrafodelista"/>
        <w:numPr>
          <w:ilvl w:val="1"/>
          <w:numId w:val="49"/>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lastRenderedPageBreak/>
        <w:t>POBLACIÓN Y MUESTRA</w:t>
      </w:r>
    </w:p>
    <w:p w14:paraId="57567F88" w14:textId="7357AC5B" w:rsidR="009B2291" w:rsidRDefault="009B2291" w:rsidP="00A63034">
      <w:pPr>
        <w:pStyle w:val="Prrafodelista"/>
        <w:numPr>
          <w:ilvl w:val="2"/>
          <w:numId w:val="49"/>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BB0E67">
      <w:pPr>
        <w:pStyle w:val="Prrafodelista"/>
        <w:numPr>
          <w:ilvl w:val="2"/>
          <w:numId w:val="49"/>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t>Muestra</w:t>
      </w:r>
    </w:p>
    <w:p w14:paraId="24BD5E8F" w14:textId="52FB169F"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w:t>
      </w:r>
      <w:r w:rsidR="00A541DB">
        <w:rPr>
          <w:rFonts w:ascii="Times New Roman" w:hAnsi="Times New Roman" w:cs="Times New Roman"/>
          <w:bCs/>
          <w:sz w:val="24"/>
          <w:szCs w:val="24"/>
        </w:rPr>
        <w:t xml:space="preserve">a </w:t>
      </w:r>
      <w:r w:rsidR="00A541DB" w:rsidRPr="00D837AA">
        <w:rPr>
          <w:rFonts w:ascii="Times New Roman" w:hAnsi="Times New Roman" w:cs="Times New Roman"/>
          <w:bCs/>
          <w:sz w:val="24"/>
          <w:szCs w:val="24"/>
        </w:rPr>
        <w:t>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w:t>
      </w:r>
      <w:r w:rsidR="00A541DB" w:rsidRPr="00D837AA">
        <w:rPr>
          <w:rFonts w:ascii="Times New Roman" w:hAnsi="Times New Roman" w:cs="Times New Roman"/>
          <w:bCs/>
          <w:sz w:val="24"/>
          <w:szCs w:val="24"/>
        </w:rPr>
        <w:t>pacientes que</w:t>
      </w:r>
      <w:r w:rsidR="00C52D75">
        <w:rPr>
          <w:rFonts w:ascii="Times New Roman" w:hAnsi="Times New Roman" w:cs="Times New Roman"/>
          <w:bCs/>
          <w:sz w:val="24"/>
          <w:szCs w:val="24"/>
        </w:rPr>
        <w:t xml:space="preserve"> adquieren el servicio de atención </w:t>
      </w:r>
      <w:r w:rsidR="00A541DB">
        <w:rPr>
          <w:rFonts w:ascii="Times New Roman" w:hAnsi="Times New Roman" w:cs="Times New Roman"/>
          <w:bCs/>
          <w:sz w:val="24"/>
          <w:szCs w:val="24"/>
        </w:rPr>
        <w:t>médica en</w:t>
      </w:r>
      <w:r w:rsidR="00DA2556">
        <w:rPr>
          <w:rFonts w:ascii="Times New Roman" w:hAnsi="Times New Roman" w:cs="Times New Roman"/>
          <w:bCs/>
          <w:sz w:val="24"/>
          <w:szCs w:val="24"/>
        </w:rPr>
        <w:t xml:space="preserve"> </w:t>
      </w:r>
      <w:r w:rsidR="00A541DB">
        <w:rPr>
          <w:rFonts w:ascii="Times New Roman" w:hAnsi="Times New Roman" w:cs="Times New Roman"/>
          <w:bCs/>
          <w:sz w:val="24"/>
          <w:szCs w:val="24"/>
        </w:rPr>
        <w:t xml:space="preserve">el </w:t>
      </w:r>
      <w:r w:rsidR="00A541DB" w:rsidRPr="00D837AA">
        <w:rPr>
          <w:rFonts w:ascii="Times New Roman" w:hAnsi="Times New Roman" w:cs="Times New Roman"/>
          <w:bCs/>
          <w:sz w:val="24"/>
          <w:szCs w:val="24"/>
        </w:rPr>
        <w:t>consultorio</w:t>
      </w:r>
      <w:r w:rsidR="00C52D75">
        <w:rPr>
          <w:rFonts w:ascii="Times New Roman" w:hAnsi="Times New Roman" w:cs="Times New Roman"/>
          <w:bCs/>
          <w:sz w:val="24"/>
          <w:szCs w:val="24"/>
        </w:rPr>
        <w:t>.</w:t>
      </w:r>
    </w:p>
    <w:p w14:paraId="4A4EABFA" w14:textId="4291668C" w:rsidR="00D90CC5" w:rsidRDefault="00054486" w:rsidP="002B4227">
      <w:pPr>
        <w:pStyle w:val="Prrafodelista"/>
        <w:numPr>
          <w:ilvl w:val="0"/>
          <w:numId w:val="4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361B8932"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r w:rsidR="00570127" w:rsidRPr="00D90CC5">
        <w:rPr>
          <w:rFonts w:ascii="Times New Roman" w:hAnsi="Times New Roman" w:cs="Times New Roman"/>
          <w:bCs/>
          <w:sz w:val="24"/>
          <w:szCs w:val="24"/>
        </w:rPr>
        <w:t>logró</w:t>
      </w:r>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2B4227">
      <w:pPr>
        <w:pStyle w:val="Prrafodelista"/>
        <w:numPr>
          <w:ilvl w:val="1"/>
          <w:numId w:val="49"/>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02471F79"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195F0B">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062722A6"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 cuales son archivadas por una numeración hasta los pacientes que tienen,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99D0214" w14:textId="11E8C545"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De acuerdo a la entrevista realiza a la D</w:t>
      </w:r>
      <w:r>
        <w:rPr>
          <w:rFonts w:ascii="Times New Roman" w:hAnsi="Times New Roman" w:cs="Times New Roman"/>
          <w:bCs/>
          <w:sz w:val="24"/>
          <w:szCs w:val="24"/>
        </w:rPr>
        <w:t>c.</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0DB21592" w:rsidR="00054486" w:rsidRDefault="00054486" w:rsidP="002B4227">
      <w:pPr>
        <w:pStyle w:val="Prrafodelista"/>
        <w:numPr>
          <w:ilvl w:val="1"/>
          <w:numId w:val="4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1DF556B9" w14:textId="1DF99205"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067B5F" w14:paraId="73E95E11" w14:textId="77777777" w:rsidTr="00067B5F">
        <w:trPr>
          <w:jc w:val="center"/>
        </w:trPr>
        <w:tc>
          <w:tcPr>
            <w:tcW w:w="2753" w:type="dxa"/>
          </w:tcPr>
          <w:p w14:paraId="4861943B" w14:textId="0F9DC42E"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18 a 25 años</w:t>
            </w:r>
          </w:p>
        </w:tc>
        <w:tc>
          <w:tcPr>
            <w:tcW w:w="2835" w:type="dxa"/>
          </w:tcPr>
          <w:p w14:paraId="62806D2E" w14:textId="26D0FE1B" w:rsidR="00067B5F" w:rsidRPr="005208CC" w:rsidRDefault="00C351CD" w:rsidP="00C351CD">
            <w:pPr>
              <w:pStyle w:val="Prrafodelista"/>
              <w:tabs>
                <w:tab w:val="center" w:pos="1309"/>
                <w:tab w:val="right" w:pos="2619"/>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0</w:t>
            </w:r>
          </w:p>
        </w:tc>
      </w:tr>
      <w:tr w:rsidR="00067B5F" w14:paraId="4A4B3ADD" w14:textId="77777777" w:rsidTr="00067B5F">
        <w:trPr>
          <w:jc w:val="center"/>
        </w:trPr>
        <w:tc>
          <w:tcPr>
            <w:tcW w:w="2753" w:type="dxa"/>
          </w:tcPr>
          <w:p w14:paraId="5ACAA2A4" w14:textId="4A3E2A06"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25 a 30 años</w:t>
            </w:r>
          </w:p>
        </w:tc>
        <w:tc>
          <w:tcPr>
            <w:tcW w:w="2835" w:type="dxa"/>
          </w:tcPr>
          <w:p w14:paraId="2ACE6025" w14:textId="4E27F2D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r>
      <w:tr w:rsidR="00067B5F" w14:paraId="47AE49D2" w14:textId="77777777" w:rsidTr="00067B5F">
        <w:trPr>
          <w:jc w:val="center"/>
        </w:trPr>
        <w:tc>
          <w:tcPr>
            <w:tcW w:w="2753" w:type="dxa"/>
          </w:tcPr>
          <w:p w14:paraId="431E1ECE" w14:textId="12A731E2"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30 a 40 años</w:t>
            </w:r>
          </w:p>
        </w:tc>
        <w:tc>
          <w:tcPr>
            <w:tcW w:w="2835" w:type="dxa"/>
          </w:tcPr>
          <w:p w14:paraId="75909B9A" w14:textId="3ABC404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067B5F" w14:paraId="0DE160B4" w14:textId="77777777" w:rsidTr="00067B5F">
        <w:trPr>
          <w:jc w:val="center"/>
        </w:trPr>
        <w:tc>
          <w:tcPr>
            <w:tcW w:w="2753" w:type="dxa"/>
          </w:tcPr>
          <w:p w14:paraId="0452E644" w14:textId="088FE094"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lastRenderedPageBreak/>
              <w:t>40 en adelante</w:t>
            </w:r>
          </w:p>
        </w:tc>
        <w:tc>
          <w:tcPr>
            <w:tcW w:w="2835" w:type="dxa"/>
          </w:tcPr>
          <w:p w14:paraId="7B588488" w14:textId="5DAD4F1D"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r>
      <w:tr w:rsidR="00067B5F" w14:paraId="5C6E8F8C" w14:textId="77777777" w:rsidTr="00067B5F">
        <w:trPr>
          <w:jc w:val="center"/>
        </w:trPr>
        <w:tc>
          <w:tcPr>
            <w:tcW w:w="2753" w:type="dxa"/>
          </w:tcPr>
          <w:p w14:paraId="1A478048" w14:textId="6FCB023C" w:rsidR="00067B5F" w:rsidRDefault="00067B5F" w:rsidP="00067B5F">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411080C"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bl>
    <w:p w14:paraId="328BCDFA" w14:textId="0E5157AC" w:rsidR="002743E7"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06DB2338" w14:textId="444EBFC8" w:rsidR="002743E7" w:rsidRDefault="00570127" w:rsidP="002743E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97C3C4"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E089F05" w14:textId="77777777" w:rsidTr="00341F7B">
        <w:trPr>
          <w:jc w:val="center"/>
        </w:trPr>
        <w:tc>
          <w:tcPr>
            <w:tcW w:w="2753" w:type="dxa"/>
          </w:tcPr>
          <w:p w14:paraId="4541A1E8" w14:textId="208096F5"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01ED0C97" w14:textId="4CC2EB62" w:rsidR="002743E7" w:rsidRPr="005208CC" w:rsidRDefault="00EB3CF0" w:rsidP="00EB3CF0">
            <w:pPr>
              <w:pStyle w:val="Prrafodelista"/>
              <w:tabs>
                <w:tab w:val="center" w:pos="1309"/>
                <w:tab w:val="right" w:pos="2619"/>
              </w:tabs>
              <w:spacing w:line="276" w:lineRule="auto"/>
              <w:ind w:left="0"/>
              <w:rPr>
                <w:rFonts w:ascii="Times New Roman" w:hAnsi="Times New Roman" w:cs="Times New Roman"/>
                <w:sz w:val="24"/>
                <w:szCs w:val="24"/>
              </w:rPr>
            </w:pPr>
            <w:r>
              <w:rPr>
                <w:rFonts w:ascii="Times New Roman" w:hAnsi="Times New Roman" w:cs="Times New Roman"/>
                <w:sz w:val="24"/>
                <w:szCs w:val="24"/>
              </w:rPr>
              <w:tab/>
              <w:t>54</w:t>
            </w:r>
            <w:r>
              <w:rPr>
                <w:rFonts w:ascii="Times New Roman" w:hAnsi="Times New Roman" w:cs="Times New Roman"/>
                <w:sz w:val="24"/>
                <w:szCs w:val="24"/>
              </w:rPr>
              <w:tab/>
            </w:r>
          </w:p>
        </w:tc>
      </w:tr>
      <w:tr w:rsidR="002743E7" w14:paraId="71C02EB7" w14:textId="77777777" w:rsidTr="00341F7B">
        <w:trPr>
          <w:jc w:val="center"/>
        </w:trPr>
        <w:tc>
          <w:tcPr>
            <w:tcW w:w="2753" w:type="dxa"/>
          </w:tcPr>
          <w:p w14:paraId="2BC97C6E" w14:textId="1351F040" w:rsidR="002743E7" w:rsidRPr="00067B5F" w:rsidRDefault="00C351CD"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6BB74ADF" w14:textId="60D2C3E3" w:rsidR="002743E7" w:rsidRPr="005208CC" w:rsidRDefault="00EB3CF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2743E7" w14:paraId="6C924B19" w14:textId="77777777" w:rsidTr="00341F7B">
        <w:trPr>
          <w:jc w:val="center"/>
        </w:trPr>
        <w:tc>
          <w:tcPr>
            <w:tcW w:w="2753" w:type="dxa"/>
          </w:tcPr>
          <w:p w14:paraId="6D71FAB1"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8AB3EB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6EDA3DFB" w14:textId="2B5F6273" w:rsidR="00570127" w:rsidRPr="002743E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4588BE4B" w14:textId="784F1E96"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1B6F25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B9B6B93" w14:textId="77777777" w:rsidTr="00341F7B">
        <w:trPr>
          <w:jc w:val="center"/>
        </w:trPr>
        <w:tc>
          <w:tcPr>
            <w:tcW w:w="2753" w:type="dxa"/>
          </w:tcPr>
          <w:p w14:paraId="3F65F49E"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5662B64" w14:textId="684DCA59" w:rsidR="002743E7" w:rsidRPr="005208CC" w:rsidRDefault="00F27E2C"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6</w:t>
            </w:r>
          </w:p>
        </w:tc>
      </w:tr>
      <w:tr w:rsidR="002743E7" w14:paraId="240EC33B" w14:textId="77777777" w:rsidTr="00341F7B">
        <w:trPr>
          <w:jc w:val="center"/>
        </w:trPr>
        <w:tc>
          <w:tcPr>
            <w:tcW w:w="2753" w:type="dxa"/>
          </w:tcPr>
          <w:p w14:paraId="147AD4DA" w14:textId="792FAAE0" w:rsidR="002743E7" w:rsidRPr="00067B5F" w:rsidRDefault="00EB3CF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74458C8" w14:textId="4EBD169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3</w:t>
            </w:r>
          </w:p>
        </w:tc>
      </w:tr>
      <w:tr w:rsidR="002743E7" w14:paraId="336D046A" w14:textId="77777777" w:rsidTr="00341F7B">
        <w:trPr>
          <w:jc w:val="center"/>
        </w:trPr>
        <w:tc>
          <w:tcPr>
            <w:tcW w:w="2753" w:type="dxa"/>
          </w:tcPr>
          <w:p w14:paraId="6564685A"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58042E31"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29F923AE" w14:textId="0AC8FB0D" w:rsidR="0057012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570127" w:rsidRPr="002743E7">
        <w:rPr>
          <w:rFonts w:ascii="Times New Roman" w:hAnsi="Times New Roman" w:cs="Times New Roman"/>
          <w:b/>
          <w:bCs/>
          <w:sz w:val="24"/>
          <w:szCs w:val="24"/>
        </w:rPr>
        <w:t xml:space="preserve">      </w:t>
      </w:r>
    </w:p>
    <w:p w14:paraId="55DA9B48" w14:textId="60F91B22"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C1C35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0461DAD0" w14:textId="77777777" w:rsidTr="00341F7B">
        <w:trPr>
          <w:jc w:val="center"/>
        </w:trPr>
        <w:tc>
          <w:tcPr>
            <w:tcW w:w="2753" w:type="dxa"/>
          </w:tcPr>
          <w:p w14:paraId="403DCCDB" w14:textId="0F5CEF4E" w:rsidR="002743E7" w:rsidRPr="002743E7"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ndroid</w:t>
            </w:r>
          </w:p>
        </w:tc>
        <w:tc>
          <w:tcPr>
            <w:tcW w:w="2835" w:type="dxa"/>
          </w:tcPr>
          <w:p w14:paraId="1DE8BB30" w14:textId="48DE0D8A"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4</w:t>
            </w:r>
          </w:p>
        </w:tc>
      </w:tr>
      <w:tr w:rsidR="002743E7" w14:paraId="2AF001D4" w14:textId="77777777" w:rsidTr="00341F7B">
        <w:trPr>
          <w:jc w:val="center"/>
        </w:trPr>
        <w:tc>
          <w:tcPr>
            <w:tcW w:w="2753" w:type="dxa"/>
          </w:tcPr>
          <w:p w14:paraId="3913FDC8" w14:textId="42807289" w:rsidR="002743E7" w:rsidRPr="00067B5F" w:rsidRDefault="002743E7" w:rsidP="00341F7B">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IOs</w:t>
            </w:r>
            <w:proofErr w:type="spellEnd"/>
          </w:p>
        </w:tc>
        <w:tc>
          <w:tcPr>
            <w:tcW w:w="2835" w:type="dxa"/>
          </w:tcPr>
          <w:p w14:paraId="4EFBBF8A" w14:textId="5C0D8856"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2743E7" w14:paraId="6195E84E" w14:textId="77777777" w:rsidTr="00341F7B">
        <w:trPr>
          <w:jc w:val="center"/>
        </w:trPr>
        <w:tc>
          <w:tcPr>
            <w:tcW w:w="2753" w:type="dxa"/>
          </w:tcPr>
          <w:p w14:paraId="5482DCAF" w14:textId="79C4617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Windows Phone</w:t>
            </w:r>
          </w:p>
        </w:tc>
        <w:tc>
          <w:tcPr>
            <w:tcW w:w="2835" w:type="dxa"/>
          </w:tcPr>
          <w:p w14:paraId="3B590808" w14:textId="43797FF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4</w:t>
            </w:r>
          </w:p>
        </w:tc>
      </w:tr>
      <w:tr w:rsidR="002743E7" w14:paraId="6F4139AB" w14:textId="77777777" w:rsidTr="00341F7B">
        <w:trPr>
          <w:jc w:val="center"/>
        </w:trPr>
        <w:tc>
          <w:tcPr>
            <w:tcW w:w="2753" w:type="dxa"/>
          </w:tcPr>
          <w:p w14:paraId="4EFDEA87" w14:textId="0E8C6FB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os</w:t>
            </w:r>
          </w:p>
        </w:tc>
        <w:tc>
          <w:tcPr>
            <w:tcW w:w="2835" w:type="dxa"/>
          </w:tcPr>
          <w:p w14:paraId="7E1B0FFC" w14:textId="3C33D469"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2743E7" w14:paraId="72A938E8" w14:textId="77777777" w:rsidTr="00341F7B">
        <w:trPr>
          <w:jc w:val="center"/>
        </w:trPr>
        <w:tc>
          <w:tcPr>
            <w:tcW w:w="2753" w:type="dxa"/>
          </w:tcPr>
          <w:p w14:paraId="344E5087"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3B742B2D"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21EF224" w14:textId="514043BF" w:rsidR="002743E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2058CCFD" w14:textId="05B34A80"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1C52AB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55FA9D16" w14:textId="77777777" w:rsidTr="00341F7B">
        <w:trPr>
          <w:jc w:val="center"/>
        </w:trPr>
        <w:tc>
          <w:tcPr>
            <w:tcW w:w="2753" w:type="dxa"/>
          </w:tcPr>
          <w:p w14:paraId="6BB20243" w14:textId="59771550" w:rsidR="002743E7" w:rsidRPr="002743E7" w:rsidRDefault="002743E7" w:rsidP="00341F7B">
            <w:pPr>
              <w:tabs>
                <w:tab w:val="left" w:pos="7728"/>
              </w:tabs>
              <w:spacing w:line="276" w:lineRule="auto"/>
              <w:jc w:val="both"/>
              <w:rPr>
                <w:rFonts w:ascii="Times New Roman" w:hAnsi="Times New Roman" w:cs="Times New Roman"/>
                <w:sz w:val="24"/>
                <w:szCs w:val="24"/>
              </w:rPr>
            </w:pPr>
            <w:r>
              <w:rPr>
                <w:rFonts w:ascii="Times New Roman" w:hAnsi="Times New Roman" w:cs="Times New Roman"/>
                <w:sz w:val="24"/>
                <w:szCs w:val="24"/>
              </w:rPr>
              <w:t>Google Play</w:t>
            </w:r>
          </w:p>
        </w:tc>
        <w:tc>
          <w:tcPr>
            <w:tcW w:w="2835" w:type="dxa"/>
          </w:tcPr>
          <w:p w14:paraId="270DC2E5" w14:textId="51FC6181"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4</w:t>
            </w:r>
          </w:p>
        </w:tc>
      </w:tr>
      <w:tr w:rsidR="002743E7" w14:paraId="5CFF7F43" w14:textId="77777777" w:rsidTr="00341F7B">
        <w:trPr>
          <w:jc w:val="center"/>
        </w:trPr>
        <w:tc>
          <w:tcPr>
            <w:tcW w:w="2753" w:type="dxa"/>
          </w:tcPr>
          <w:p w14:paraId="0A69434A" w14:textId="2D5D0D74"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p Store </w:t>
            </w:r>
            <w:r w:rsidRPr="00A140EE">
              <w:rPr>
                <w:rFonts w:ascii="Times New Roman" w:hAnsi="Times New Roman" w:cs="Times New Roman"/>
                <w:sz w:val="24"/>
                <w:szCs w:val="24"/>
              </w:rPr>
              <w:t>(Apple)</w:t>
            </w:r>
          </w:p>
        </w:tc>
        <w:tc>
          <w:tcPr>
            <w:tcW w:w="2835" w:type="dxa"/>
          </w:tcPr>
          <w:p w14:paraId="03472FC0" w14:textId="4D5236FF"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2</w:t>
            </w:r>
            <w:r w:rsidR="00E721E3">
              <w:rPr>
                <w:rFonts w:ascii="Times New Roman" w:hAnsi="Times New Roman" w:cs="Times New Roman"/>
                <w:sz w:val="24"/>
                <w:szCs w:val="24"/>
              </w:rPr>
              <w:t>4</w:t>
            </w:r>
          </w:p>
        </w:tc>
      </w:tr>
      <w:tr w:rsidR="002743E7" w14:paraId="61668DF3" w14:textId="77777777" w:rsidTr="005208CC">
        <w:trPr>
          <w:trHeight w:val="341"/>
          <w:jc w:val="center"/>
        </w:trPr>
        <w:tc>
          <w:tcPr>
            <w:tcW w:w="2753" w:type="dxa"/>
          </w:tcPr>
          <w:p w14:paraId="50C2151E" w14:textId="61F342CA" w:rsidR="002743E7" w:rsidRPr="00067B5F"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mazon Appstore</w:t>
            </w:r>
          </w:p>
        </w:tc>
        <w:tc>
          <w:tcPr>
            <w:tcW w:w="2835" w:type="dxa"/>
          </w:tcPr>
          <w:p w14:paraId="40B10055" w14:textId="7924B8B3"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1</w:t>
            </w:r>
          </w:p>
        </w:tc>
      </w:tr>
      <w:tr w:rsidR="002743E7" w14:paraId="3AB54579" w14:textId="77777777" w:rsidTr="00341F7B">
        <w:trPr>
          <w:jc w:val="center"/>
        </w:trPr>
        <w:tc>
          <w:tcPr>
            <w:tcW w:w="2753" w:type="dxa"/>
          </w:tcPr>
          <w:p w14:paraId="366091A6" w14:textId="56FCA992"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as fuentes</w:t>
            </w:r>
          </w:p>
        </w:tc>
        <w:tc>
          <w:tcPr>
            <w:tcW w:w="2835" w:type="dxa"/>
          </w:tcPr>
          <w:p w14:paraId="31C05623" w14:textId="10CE9308"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0</w:t>
            </w:r>
          </w:p>
        </w:tc>
      </w:tr>
      <w:tr w:rsidR="002743E7" w14:paraId="36696E25" w14:textId="77777777" w:rsidTr="00341F7B">
        <w:trPr>
          <w:jc w:val="center"/>
        </w:trPr>
        <w:tc>
          <w:tcPr>
            <w:tcW w:w="2753" w:type="dxa"/>
          </w:tcPr>
          <w:p w14:paraId="5736F4BE"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7258094B"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CF613D7" w14:textId="55FFC76D" w:rsidR="002743E7" w:rsidRP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45C7461D" w14:textId="6C6CA4F1"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lastRenderedPageBreak/>
              <w:t>Opciones</w:t>
            </w:r>
          </w:p>
        </w:tc>
        <w:tc>
          <w:tcPr>
            <w:tcW w:w="2835" w:type="dxa"/>
          </w:tcPr>
          <w:p w14:paraId="33D2B1C2"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rsidRPr="005208CC" w14:paraId="1005B5A7" w14:textId="77777777" w:rsidTr="00341F7B">
        <w:trPr>
          <w:jc w:val="center"/>
        </w:trPr>
        <w:tc>
          <w:tcPr>
            <w:tcW w:w="2753" w:type="dxa"/>
          </w:tcPr>
          <w:p w14:paraId="7BFD468C" w14:textId="1A06393F" w:rsidR="002743E7" w:rsidRPr="002743E7"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Excelente          </w:t>
            </w:r>
          </w:p>
        </w:tc>
        <w:tc>
          <w:tcPr>
            <w:tcW w:w="2835" w:type="dxa"/>
          </w:tcPr>
          <w:p w14:paraId="3E885A87" w14:textId="26A28078"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2743E7" w:rsidRPr="005208CC" w14:paraId="37609F61" w14:textId="77777777" w:rsidTr="00341F7B">
        <w:trPr>
          <w:jc w:val="center"/>
        </w:trPr>
        <w:tc>
          <w:tcPr>
            <w:tcW w:w="2753" w:type="dxa"/>
          </w:tcPr>
          <w:p w14:paraId="46167B85" w14:textId="7296ADD4"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uy buena </w:t>
            </w:r>
          </w:p>
        </w:tc>
        <w:tc>
          <w:tcPr>
            <w:tcW w:w="2835" w:type="dxa"/>
          </w:tcPr>
          <w:p w14:paraId="678D6B77" w14:textId="05BB3D4D"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2743E7" w:rsidRPr="005208CC" w14:paraId="44C070CA" w14:textId="77777777" w:rsidTr="002743E7">
        <w:trPr>
          <w:trHeight w:val="345"/>
          <w:jc w:val="center"/>
        </w:trPr>
        <w:tc>
          <w:tcPr>
            <w:tcW w:w="2753" w:type="dxa"/>
          </w:tcPr>
          <w:p w14:paraId="10CF1C57" w14:textId="667E3559" w:rsidR="002743E7" w:rsidRPr="00067B5F"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Regular</w:t>
            </w:r>
          </w:p>
        </w:tc>
        <w:tc>
          <w:tcPr>
            <w:tcW w:w="2835" w:type="dxa"/>
          </w:tcPr>
          <w:p w14:paraId="747EEFBF" w14:textId="2B865651"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9</w:t>
            </w:r>
          </w:p>
        </w:tc>
      </w:tr>
      <w:tr w:rsidR="002743E7" w:rsidRPr="005208CC" w14:paraId="2D095593" w14:textId="77777777" w:rsidTr="00341F7B">
        <w:trPr>
          <w:jc w:val="center"/>
        </w:trPr>
        <w:tc>
          <w:tcPr>
            <w:tcW w:w="2753" w:type="dxa"/>
          </w:tcPr>
          <w:p w14:paraId="25B3DFB5" w14:textId="0A597ADB"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ala  </w:t>
            </w:r>
          </w:p>
        </w:tc>
        <w:tc>
          <w:tcPr>
            <w:tcW w:w="2835" w:type="dxa"/>
          </w:tcPr>
          <w:p w14:paraId="0099F2EE" w14:textId="1B3A145C"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2743E7" w14:paraId="5C596460" w14:textId="77777777" w:rsidTr="00341F7B">
        <w:trPr>
          <w:jc w:val="center"/>
        </w:trPr>
        <w:tc>
          <w:tcPr>
            <w:tcW w:w="2753" w:type="dxa"/>
          </w:tcPr>
          <w:p w14:paraId="5A24BC52"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E598BE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56168BDD" w14:textId="77777777" w:rsidR="002743E7" w:rsidRPr="002743E7" w:rsidRDefault="002743E7" w:rsidP="002743E7">
      <w:pPr>
        <w:spacing w:line="276" w:lineRule="auto"/>
        <w:jc w:val="both"/>
        <w:rPr>
          <w:rFonts w:ascii="Times New Roman" w:hAnsi="Times New Roman" w:cs="Times New Roman"/>
          <w:b/>
          <w:bCs/>
          <w:sz w:val="24"/>
          <w:szCs w:val="24"/>
        </w:rPr>
      </w:pPr>
    </w:p>
    <w:p w14:paraId="08D98F25" w14:textId="5AA971D5"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5FBD166" w14:textId="493552C3" w:rsidR="00570127" w:rsidRDefault="00570127" w:rsidP="00B34000">
      <w:pPr>
        <w:pStyle w:val="Prrafodelista"/>
        <w:numPr>
          <w:ilvl w:val="0"/>
          <w:numId w:val="4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19739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53155972" w14:textId="77777777" w:rsidTr="00341F7B">
        <w:trPr>
          <w:jc w:val="center"/>
        </w:trPr>
        <w:tc>
          <w:tcPr>
            <w:tcW w:w="2753" w:type="dxa"/>
          </w:tcPr>
          <w:p w14:paraId="7C28B6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0DF56E5" w14:textId="234F7ED2"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2</w:t>
            </w:r>
          </w:p>
        </w:tc>
      </w:tr>
      <w:tr w:rsidR="00B34000" w14:paraId="733D5EA7" w14:textId="77777777" w:rsidTr="00341F7B">
        <w:trPr>
          <w:jc w:val="center"/>
        </w:trPr>
        <w:tc>
          <w:tcPr>
            <w:tcW w:w="2753" w:type="dxa"/>
          </w:tcPr>
          <w:p w14:paraId="7515447A" w14:textId="5645D8B9" w:rsidR="00B34000" w:rsidRPr="00067B5F" w:rsidRDefault="00637B9B"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BF0E2E6" w14:textId="17CAB41E"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B34000" w14:paraId="21D8FA1B" w14:textId="77777777" w:rsidTr="00341F7B">
        <w:trPr>
          <w:jc w:val="center"/>
        </w:trPr>
        <w:tc>
          <w:tcPr>
            <w:tcW w:w="2753" w:type="dxa"/>
          </w:tcPr>
          <w:p w14:paraId="1465295A"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07F01EC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189D0E19" w14:textId="6BC31D40" w:rsidR="00570127" w:rsidRPr="00A140E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570127">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B34000">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4CCF0C2B" w14:textId="77777777" w:rsidTr="00341F7B">
        <w:trPr>
          <w:jc w:val="center"/>
        </w:trPr>
        <w:tc>
          <w:tcPr>
            <w:tcW w:w="2753" w:type="dxa"/>
          </w:tcPr>
          <w:p w14:paraId="41321D33"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A96F8AE"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1133401F" w14:textId="77777777" w:rsidTr="00341F7B">
        <w:trPr>
          <w:jc w:val="center"/>
        </w:trPr>
        <w:tc>
          <w:tcPr>
            <w:tcW w:w="2753" w:type="dxa"/>
          </w:tcPr>
          <w:p w14:paraId="3E12A9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CEE68B1" w14:textId="50D433DA"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8</w:t>
            </w:r>
          </w:p>
        </w:tc>
      </w:tr>
      <w:tr w:rsidR="00B34000" w14:paraId="76DFCF3A" w14:textId="77777777" w:rsidTr="00341F7B">
        <w:trPr>
          <w:jc w:val="center"/>
        </w:trPr>
        <w:tc>
          <w:tcPr>
            <w:tcW w:w="2753" w:type="dxa"/>
          </w:tcPr>
          <w:p w14:paraId="762F9570" w14:textId="2628256A" w:rsidR="00B34000" w:rsidRPr="00067B5F" w:rsidRDefault="00397132"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1A84E206" w14:textId="668E5233"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1</w:t>
            </w:r>
          </w:p>
        </w:tc>
      </w:tr>
      <w:tr w:rsidR="00B34000" w14:paraId="1E18083F" w14:textId="77777777" w:rsidTr="00341F7B">
        <w:trPr>
          <w:jc w:val="center"/>
        </w:trPr>
        <w:tc>
          <w:tcPr>
            <w:tcW w:w="2753" w:type="dxa"/>
          </w:tcPr>
          <w:p w14:paraId="031DD61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2AABDBB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31FF3ACD" w14:textId="43AF097B" w:rsidR="00570127" w:rsidRPr="00B34000" w:rsidRDefault="00B34000" w:rsidP="00B34000">
      <w:pPr>
        <w:tabs>
          <w:tab w:val="left" w:pos="7728"/>
        </w:tabs>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Análisis</w:t>
      </w: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AF04EDB"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4E2830E5" w14:textId="77777777" w:rsidTr="00341F7B">
        <w:trPr>
          <w:jc w:val="center"/>
        </w:trPr>
        <w:tc>
          <w:tcPr>
            <w:tcW w:w="2753" w:type="dxa"/>
          </w:tcPr>
          <w:p w14:paraId="370A58B0" w14:textId="37DCB448"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1 a 2 días</w:t>
            </w:r>
          </w:p>
        </w:tc>
        <w:tc>
          <w:tcPr>
            <w:tcW w:w="2835" w:type="dxa"/>
          </w:tcPr>
          <w:p w14:paraId="22F939B9" w14:textId="014C9AD4"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w:t>
            </w:r>
          </w:p>
        </w:tc>
      </w:tr>
      <w:tr w:rsidR="00B34000" w14:paraId="4C07352E" w14:textId="77777777" w:rsidTr="00341F7B">
        <w:trPr>
          <w:jc w:val="center"/>
        </w:trPr>
        <w:tc>
          <w:tcPr>
            <w:tcW w:w="2753" w:type="dxa"/>
          </w:tcPr>
          <w:p w14:paraId="76E88DFD" w14:textId="24153BB2"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2 a 4 días</w:t>
            </w:r>
          </w:p>
        </w:tc>
        <w:tc>
          <w:tcPr>
            <w:tcW w:w="2835" w:type="dxa"/>
          </w:tcPr>
          <w:p w14:paraId="529C2A14" w14:textId="232B39CE" w:rsidR="00B34000" w:rsidRPr="00151A1E" w:rsidRDefault="00151A1E" w:rsidP="00151A1E">
            <w:pPr>
              <w:pStyle w:val="Prrafodelista"/>
              <w:spacing w:line="276" w:lineRule="auto"/>
              <w:ind w:left="0"/>
              <w:jc w:val="center"/>
              <w:rPr>
                <w:rFonts w:ascii="Times New Roman" w:hAnsi="Times New Roman" w:cs="Times New Roman"/>
                <w:sz w:val="24"/>
                <w:szCs w:val="24"/>
              </w:rPr>
            </w:pPr>
            <w:r w:rsidRPr="00151A1E">
              <w:rPr>
                <w:rFonts w:ascii="Times New Roman" w:hAnsi="Times New Roman" w:cs="Times New Roman"/>
                <w:sz w:val="24"/>
                <w:szCs w:val="24"/>
              </w:rPr>
              <w:t>1</w:t>
            </w:r>
            <w:r w:rsidR="00E82B7C">
              <w:rPr>
                <w:rFonts w:ascii="Times New Roman" w:hAnsi="Times New Roman" w:cs="Times New Roman"/>
                <w:sz w:val="24"/>
                <w:szCs w:val="24"/>
              </w:rPr>
              <w:t>5</w:t>
            </w:r>
          </w:p>
        </w:tc>
      </w:tr>
      <w:tr w:rsidR="00B34000" w14:paraId="767BE1B0" w14:textId="77777777" w:rsidTr="00341F7B">
        <w:trPr>
          <w:trHeight w:val="345"/>
          <w:jc w:val="center"/>
        </w:trPr>
        <w:tc>
          <w:tcPr>
            <w:tcW w:w="2753" w:type="dxa"/>
          </w:tcPr>
          <w:p w14:paraId="4B8FFF7A" w14:textId="36AD6BB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5 a 7 días</w:t>
            </w:r>
          </w:p>
        </w:tc>
        <w:tc>
          <w:tcPr>
            <w:tcW w:w="2835" w:type="dxa"/>
          </w:tcPr>
          <w:p w14:paraId="6E48B605" w14:textId="49ABEFFE"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B34000" w14:paraId="47C9B381" w14:textId="77777777" w:rsidTr="00341F7B">
        <w:trPr>
          <w:jc w:val="center"/>
        </w:trPr>
        <w:tc>
          <w:tcPr>
            <w:tcW w:w="2753" w:type="dxa"/>
          </w:tcPr>
          <w:p w14:paraId="098E1128" w14:textId="3D5B893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7 en adelante</w:t>
            </w:r>
          </w:p>
        </w:tc>
        <w:tc>
          <w:tcPr>
            <w:tcW w:w="2835" w:type="dxa"/>
          </w:tcPr>
          <w:p w14:paraId="2A34D485" w14:textId="78810847"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B34000" w14:paraId="4C8265AC" w14:textId="77777777" w:rsidTr="00341F7B">
        <w:trPr>
          <w:jc w:val="center"/>
        </w:trPr>
        <w:tc>
          <w:tcPr>
            <w:tcW w:w="2753" w:type="dxa"/>
          </w:tcPr>
          <w:p w14:paraId="1FF836C1"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10594A4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6A1898B9" w14:textId="4EF93390" w:rsidR="00570127" w:rsidRPr="00B34000" w:rsidRDefault="00B34000" w:rsidP="00B3400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385332FF" w14:textId="427E62F8" w:rsidR="00B34000" w:rsidRPr="001854E8" w:rsidRDefault="00570127" w:rsidP="001854E8">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lastRenderedPageBreak/>
              <w:t>Opciones</w:t>
            </w:r>
          </w:p>
        </w:tc>
        <w:tc>
          <w:tcPr>
            <w:tcW w:w="2835" w:type="dxa"/>
          </w:tcPr>
          <w:p w14:paraId="4110A678"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3B05D6F2" w14:textId="77777777" w:rsidTr="00341F7B">
        <w:trPr>
          <w:jc w:val="center"/>
        </w:trPr>
        <w:tc>
          <w:tcPr>
            <w:tcW w:w="2753" w:type="dxa"/>
          </w:tcPr>
          <w:p w14:paraId="41058839" w14:textId="292B58D6" w:rsidR="00B34000" w:rsidRPr="00B34000" w:rsidRDefault="00B34000" w:rsidP="00341F7B">
            <w:pPr>
              <w:tabs>
                <w:tab w:val="left" w:pos="7728"/>
              </w:tabs>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Totalmente de acuerdo                     </w:t>
            </w:r>
          </w:p>
        </w:tc>
        <w:tc>
          <w:tcPr>
            <w:tcW w:w="2835" w:type="dxa"/>
          </w:tcPr>
          <w:p w14:paraId="0C47D6BD" w14:textId="1E4F8AF8"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5</w:t>
            </w:r>
          </w:p>
        </w:tc>
      </w:tr>
      <w:tr w:rsidR="00B34000" w14:paraId="07310B2F" w14:textId="77777777" w:rsidTr="00341F7B">
        <w:trPr>
          <w:jc w:val="center"/>
        </w:trPr>
        <w:tc>
          <w:tcPr>
            <w:tcW w:w="2753" w:type="dxa"/>
          </w:tcPr>
          <w:p w14:paraId="6A13C3EC" w14:textId="7948190E"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De acuerdo        </w:t>
            </w:r>
            <w:r>
              <w:rPr>
                <w:rFonts w:ascii="Times New Roman" w:hAnsi="Times New Roman" w:cs="Times New Roman"/>
                <w:sz w:val="24"/>
                <w:szCs w:val="24"/>
              </w:rPr>
              <w:t xml:space="preserve">    </w:t>
            </w:r>
          </w:p>
        </w:tc>
        <w:tc>
          <w:tcPr>
            <w:tcW w:w="2835" w:type="dxa"/>
          </w:tcPr>
          <w:p w14:paraId="135035EA" w14:textId="62402939"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B34000" w14:paraId="16470683" w14:textId="77777777" w:rsidTr="00341F7B">
        <w:trPr>
          <w:trHeight w:val="345"/>
          <w:jc w:val="center"/>
        </w:trPr>
        <w:tc>
          <w:tcPr>
            <w:tcW w:w="2753" w:type="dxa"/>
          </w:tcPr>
          <w:p w14:paraId="7F86ADE3" w14:textId="6247D876"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En desacuerdo     </w:t>
            </w:r>
          </w:p>
        </w:tc>
        <w:tc>
          <w:tcPr>
            <w:tcW w:w="2835" w:type="dxa"/>
          </w:tcPr>
          <w:p w14:paraId="6CC9D6EC" w14:textId="389DCEF2" w:rsidR="00B34000" w:rsidRPr="00AE5030" w:rsidRDefault="00C5697C" w:rsidP="004929AD">
            <w:pPr>
              <w:pStyle w:val="Prrafodelista"/>
              <w:spacing w:line="276" w:lineRule="auto"/>
              <w:ind w:left="708" w:hanging="708"/>
              <w:jc w:val="center"/>
              <w:rPr>
                <w:rFonts w:ascii="Times New Roman" w:hAnsi="Times New Roman" w:cs="Times New Roman"/>
                <w:sz w:val="24"/>
                <w:szCs w:val="24"/>
              </w:rPr>
            </w:pPr>
            <w:r>
              <w:rPr>
                <w:rFonts w:ascii="Times New Roman" w:hAnsi="Times New Roman" w:cs="Times New Roman"/>
                <w:sz w:val="24"/>
                <w:szCs w:val="24"/>
              </w:rPr>
              <w:t>13</w:t>
            </w:r>
          </w:p>
        </w:tc>
      </w:tr>
      <w:tr w:rsidR="00B34000" w14:paraId="59391730" w14:textId="77777777" w:rsidTr="00341F7B">
        <w:trPr>
          <w:jc w:val="center"/>
        </w:trPr>
        <w:tc>
          <w:tcPr>
            <w:tcW w:w="2753" w:type="dxa"/>
          </w:tcPr>
          <w:p w14:paraId="3DD17CEC" w14:textId="42907053" w:rsidR="00B34000" w:rsidRPr="00B34000" w:rsidRDefault="00B34000" w:rsidP="00341F7B">
            <w:pPr>
              <w:tabs>
                <w:tab w:val="left" w:pos="7728"/>
              </w:tabs>
              <w:spacing w:line="276" w:lineRule="auto"/>
              <w:jc w:val="both"/>
              <w:rPr>
                <w:rFonts w:ascii="Times New Roman" w:hAnsi="Times New Roman" w:cs="Times New Roman"/>
                <w:b/>
                <w:bCs/>
                <w:sz w:val="24"/>
                <w:szCs w:val="24"/>
              </w:rPr>
            </w:pPr>
            <w:r w:rsidRPr="00CD3731">
              <w:rPr>
                <w:rFonts w:ascii="Times New Roman" w:hAnsi="Times New Roman" w:cs="Times New Roman"/>
                <w:sz w:val="24"/>
                <w:szCs w:val="24"/>
              </w:rPr>
              <w:t>Totalmente en desacuerdo</w:t>
            </w:r>
            <w:r w:rsidRPr="00106B2B">
              <w:rPr>
                <w:rFonts w:ascii="Times New Roman" w:hAnsi="Times New Roman" w:cs="Times New Roman"/>
                <w:b/>
                <w:bCs/>
                <w:sz w:val="24"/>
                <w:szCs w:val="24"/>
              </w:rPr>
              <w:t xml:space="preserve">                          </w:t>
            </w:r>
          </w:p>
        </w:tc>
        <w:tc>
          <w:tcPr>
            <w:tcW w:w="2835" w:type="dxa"/>
          </w:tcPr>
          <w:p w14:paraId="28B23F74" w14:textId="02717E65" w:rsidR="00B34000" w:rsidRPr="00AE5030" w:rsidRDefault="00AE5030" w:rsidP="00AE5030">
            <w:pPr>
              <w:pStyle w:val="Prrafodelista"/>
              <w:spacing w:line="276" w:lineRule="auto"/>
              <w:ind w:left="0"/>
              <w:jc w:val="center"/>
              <w:rPr>
                <w:rFonts w:ascii="Times New Roman" w:hAnsi="Times New Roman" w:cs="Times New Roman"/>
                <w:sz w:val="24"/>
                <w:szCs w:val="24"/>
              </w:rPr>
            </w:pPr>
            <w:r w:rsidRPr="00AE5030">
              <w:rPr>
                <w:rFonts w:ascii="Times New Roman" w:hAnsi="Times New Roman" w:cs="Times New Roman"/>
                <w:sz w:val="24"/>
                <w:szCs w:val="24"/>
              </w:rPr>
              <w:t>0</w:t>
            </w:r>
          </w:p>
        </w:tc>
      </w:tr>
      <w:tr w:rsidR="00B34000" w14:paraId="2A5F597E" w14:textId="77777777" w:rsidTr="00341F7B">
        <w:trPr>
          <w:jc w:val="center"/>
        </w:trPr>
        <w:tc>
          <w:tcPr>
            <w:tcW w:w="2753" w:type="dxa"/>
          </w:tcPr>
          <w:p w14:paraId="7E3B624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7372A5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792B503C" w14:textId="6B95A2A7" w:rsidR="00570127" w:rsidRPr="00B34000"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07250ADF" w14:textId="7AD18B08" w:rsidR="00054486" w:rsidRDefault="00BB0E67" w:rsidP="001854E8">
      <w:pPr>
        <w:pStyle w:val="Prrafodelista"/>
        <w:numPr>
          <w:ilvl w:val="1"/>
          <w:numId w:val="49"/>
        </w:numPr>
        <w:spacing w:line="360" w:lineRule="auto"/>
        <w:jc w:val="both"/>
        <w:rPr>
          <w:rFonts w:ascii="Times New Roman" w:hAnsi="Times New Roman" w:cs="Times New Roman"/>
          <w:b/>
          <w:sz w:val="24"/>
          <w:szCs w:val="24"/>
        </w:rPr>
      </w:pPr>
      <w:bookmarkStart w:id="50" w:name="_Hlk44015707"/>
      <w:r w:rsidRPr="00D57B4E">
        <w:rPr>
          <w:rFonts w:ascii="Times New Roman" w:hAnsi="Times New Roman" w:cs="Times New Roman"/>
          <w:b/>
          <w:sz w:val="24"/>
          <w:szCs w:val="24"/>
        </w:rPr>
        <w:t xml:space="preserve">RESULTADOS DE LA METODOLOGÍA </w:t>
      </w:r>
      <w:r w:rsidR="00713971">
        <w:rPr>
          <w:rFonts w:ascii="Times New Roman" w:hAnsi="Times New Roman" w:cs="Times New Roman"/>
          <w:b/>
          <w:sz w:val="24"/>
          <w:szCs w:val="24"/>
        </w:rPr>
        <w:t xml:space="preserve">DE DESARROLLO DE SOFTWARE </w:t>
      </w:r>
      <w:bookmarkEnd w:id="50"/>
    </w:p>
    <w:p w14:paraId="08B09F07" w14:textId="77777777" w:rsidR="001854E8" w:rsidRPr="00BB0E67" w:rsidRDefault="001854E8" w:rsidP="001854E8">
      <w:pPr>
        <w:pStyle w:val="Prrafodelista"/>
        <w:spacing w:line="360" w:lineRule="auto"/>
        <w:ind w:left="540"/>
        <w:jc w:val="both"/>
        <w:rPr>
          <w:rFonts w:ascii="Times New Roman" w:hAnsi="Times New Roman" w:cs="Times New Roman"/>
          <w:b/>
          <w:sz w:val="24"/>
          <w:szCs w:val="24"/>
        </w:rPr>
      </w:pP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53CFBAA6" w:rsidR="00C223C9" w:rsidRDefault="00C223C9" w:rsidP="00486790">
      <w:pPr>
        <w:pStyle w:val="Prrafodelista"/>
        <w:spacing w:line="360" w:lineRule="auto"/>
        <w:ind w:left="0"/>
        <w:jc w:val="both"/>
        <w:rPr>
          <w:rFonts w:ascii="Times New Roman" w:hAnsi="Times New Roman" w:cs="Times New Roman"/>
          <w:b/>
          <w:sz w:val="24"/>
          <w:szCs w:val="24"/>
        </w:rPr>
      </w:pPr>
    </w:p>
    <w:p w14:paraId="63385F2C" w14:textId="04A81845" w:rsidR="001854E8" w:rsidRDefault="001854E8" w:rsidP="00486790">
      <w:pPr>
        <w:pStyle w:val="Prrafodelista"/>
        <w:spacing w:line="360" w:lineRule="auto"/>
        <w:ind w:left="0"/>
        <w:jc w:val="both"/>
        <w:rPr>
          <w:rFonts w:ascii="Times New Roman" w:hAnsi="Times New Roman" w:cs="Times New Roman"/>
          <w:b/>
          <w:sz w:val="24"/>
          <w:szCs w:val="24"/>
        </w:rPr>
      </w:pPr>
    </w:p>
    <w:p w14:paraId="3FB7B727" w14:textId="05FA33D4" w:rsidR="001854E8" w:rsidRDefault="001854E8" w:rsidP="00486790">
      <w:pPr>
        <w:pStyle w:val="Prrafodelista"/>
        <w:spacing w:line="360" w:lineRule="auto"/>
        <w:ind w:left="0"/>
        <w:jc w:val="both"/>
        <w:rPr>
          <w:rFonts w:ascii="Times New Roman" w:hAnsi="Times New Roman" w:cs="Times New Roman"/>
          <w:b/>
          <w:sz w:val="24"/>
          <w:szCs w:val="24"/>
        </w:rPr>
      </w:pPr>
    </w:p>
    <w:p w14:paraId="6AA30BA1" w14:textId="0C02017F" w:rsidR="001854E8" w:rsidRDefault="001854E8" w:rsidP="00486790">
      <w:pPr>
        <w:pStyle w:val="Prrafodelista"/>
        <w:spacing w:line="360" w:lineRule="auto"/>
        <w:ind w:left="0"/>
        <w:jc w:val="both"/>
        <w:rPr>
          <w:rFonts w:ascii="Times New Roman" w:hAnsi="Times New Roman" w:cs="Times New Roman"/>
          <w:b/>
          <w:sz w:val="24"/>
          <w:szCs w:val="24"/>
        </w:rPr>
      </w:pPr>
    </w:p>
    <w:p w14:paraId="44002F17" w14:textId="561B69E9" w:rsidR="001854E8" w:rsidRDefault="001854E8" w:rsidP="00486790">
      <w:pPr>
        <w:pStyle w:val="Prrafodelista"/>
        <w:spacing w:line="360" w:lineRule="auto"/>
        <w:ind w:left="0"/>
        <w:jc w:val="both"/>
        <w:rPr>
          <w:rFonts w:ascii="Times New Roman" w:hAnsi="Times New Roman" w:cs="Times New Roman"/>
          <w:b/>
          <w:sz w:val="24"/>
          <w:szCs w:val="24"/>
        </w:rPr>
      </w:pPr>
    </w:p>
    <w:p w14:paraId="74BAE057" w14:textId="403D5B7F" w:rsidR="001854E8" w:rsidRDefault="001854E8" w:rsidP="00486790">
      <w:pPr>
        <w:pStyle w:val="Prrafodelista"/>
        <w:spacing w:line="360" w:lineRule="auto"/>
        <w:ind w:left="0"/>
        <w:jc w:val="both"/>
        <w:rPr>
          <w:rFonts w:ascii="Times New Roman" w:hAnsi="Times New Roman" w:cs="Times New Roman"/>
          <w:b/>
          <w:sz w:val="24"/>
          <w:szCs w:val="24"/>
        </w:rPr>
      </w:pPr>
    </w:p>
    <w:p w14:paraId="0CEBF493" w14:textId="77777777" w:rsidR="001854E8" w:rsidRDefault="001854E8"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7E4FE2B8"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514D8D61"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00054486" w:rsidRPr="001C2A22">
        <w:rPr>
          <w:rFonts w:ascii="Times New Roman" w:hAnsi="Times New Roman" w:cs="Times New Roman"/>
          <w:b/>
          <w:sz w:val="24"/>
          <w:szCs w:val="24"/>
        </w:rPr>
        <w:t xml:space="preserve"> Presupuesto  </w:t>
      </w:r>
    </w:p>
    <w:p w14:paraId="42A79FC5" w14:textId="2A1A266E" w:rsidR="00A80F09" w:rsidRPr="00593CDE" w:rsidRDefault="00A80F09" w:rsidP="00593CDE">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A80F09" w:rsidRPr="007A545C" w14:paraId="49C8D1C5" w14:textId="77777777" w:rsidTr="00A80F09">
        <w:trPr>
          <w:jc w:val="center"/>
        </w:trPr>
        <w:tc>
          <w:tcPr>
            <w:tcW w:w="3591" w:type="dxa"/>
            <w:vMerge w:val="restart"/>
            <w:vAlign w:val="center"/>
          </w:tcPr>
          <w:p w14:paraId="779D23DA"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SULTADOS/ACTIVIDADES</w:t>
            </w:r>
          </w:p>
        </w:tc>
        <w:tc>
          <w:tcPr>
            <w:tcW w:w="5237" w:type="dxa"/>
            <w:gridSpan w:val="4"/>
          </w:tcPr>
          <w:p w14:paraId="6275519D"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MESES</w:t>
            </w:r>
          </w:p>
        </w:tc>
      </w:tr>
      <w:tr w:rsidR="00A80F09" w:rsidRPr="007A545C" w14:paraId="7D4C4227" w14:textId="77777777" w:rsidTr="00A80F09">
        <w:trPr>
          <w:trHeight w:val="307"/>
          <w:jc w:val="center"/>
        </w:trPr>
        <w:tc>
          <w:tcPr>
            <w:tcW w:w="3591" w:type="dxa"/>
            <w:vMerge/>
          </w:tcPr>
          <w:p w14:paraId="38245553" w14:textId="77777777" w:rsidR="00A80F09" w:rsidRPr="007A545C" w:rsidRDefault="00A80F09" w:rsidP="00B174EE">
            <w:pPr>
              <w:spacing w:line="360" w:lineRule="auto"/>
              <w:jc w:val="both"/>
              <w:rPr>
                <w:rFonts w:ascii="Times New Roman" w:hAnsi="Times New Roman" w:cs="Times New Roman"/>
                <w:b/>
                <w:bCs/>
                <w:sz w:val="24"/>
                <w:szCs w:val="24"/>
              </w:rPr>
            </w:pPr>
          </w:p>
        </w:tc>
        <w:tc>
          <w:tcPr>
            <w:tcW w:w="1405" w:type="dxa"/>
          </w:tcPr>
          <w:p w14:paraId="64EA1410"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1er</w:t>
            </w:r>
          </w:p>
        </w:tc>
        <w:tc>
          <w:tcPr>
            <w:tcW w:w="1260" w:type="dxa"/>
          </w:tcPr>
          <w:p w14:paraId="03108B86"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2do</w:t>
            </w:r>
          </w:p>
        </w:tc>
        <w:tc>
          <w:tcPr>
            <w:tcW w:w="1270" w:type="dxa"/>
          </w:tcPr>
          <w:p w14:paraId="2CC541C3"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3ro</w:t>
            </w:r>
          </w:p>
        </w:tc>
        <w:tc>
          <w:tcPr>
            <w:tcW w:w="1302" w:type="dxa"/>
          </w:tcPr>
          <w:p w14:paraId="2678A485"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4to</w:t>
            </w:r>
          </w:p>
        </w:tc>
      </w:tr>
      <w:tr w:rsidR="00A80F09" w:rsidRPr="007A545C" w14:paraId="3949E6B4" w14:textId="77777777" w:rsidTr="00B174EE">
        <w:trPr>
          <w:jc w:val="center"/>
        </w:trPr>
        <w:tc>
          <w:tcPr>
            <w:tcW w:w="8828" w:type="dxa"/>
            <w:gridSpan w:val="5"/>
            <w:vAlign w:val="center"/>
          </w:tcPr>
          <w:p w14:paraId="41000844"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MATERIALES</w:t>
            </w:r>
          </w:p>
        </w:tc>
      </w:tr>
      <w:tr w:rsidR="00A80F09" w:rsidRPr="007A545C" w14:paraId="28850F6B" w14:textId="77777777" w:rsidTr="00A80F09">
        <w:trPr>
          <w:jc w:val="center"/>
        </w:trPr>
        <w:tc>
          <w:tcPr>
            <w:tcW w:w="3591" w:type="dxa"/>
          </w:tcPr>
          <w:p w14:paraId="63246499"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Impresiones</w:t>
            </w:r>
          </w:p>
        </w:tc>
        <w:tc>
          <w:tcPr>
            <w:tcW w:w="1405" w:type="dxa"/>
          </w:tcPr>
          <w:p w14:paraId="0634404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1D93104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2DE452E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c>
          <w:tcPr>
            <w:tcW w:w="1302" w:type="dxa"/>
          </w:tcPr>
          <w:p w14:paraId="2B4C4879"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r>
      <w:tr w:rsidR="00A80F09" w:rsidRPr="007A545C" w14:paraId="30D91D28" w14:textId="77777777" w:rsidTr="00A80F09">
        <w:trPr>
          <w:jc w:val="center"/>
        </w:trPr>
        <w:tc>
          <w:tcPr>
            <w:tcW w:w="3591" w:type="dxa"/>
          </w:tcPr>
          <w:p w14:paraId="13AD3DF6"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Resma de hojas A4</w:t>
            </w:r>
          </w:p>
        </w:tc>
        <w:tc>
          <w:tcPr>
            <w:tcW w:w="1405" w:type="dxa"/>
          </w:tcPr>
          <w:p w14:paraId="782EC1C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w:t>
            </w:r>
          </w:p>
        </w:tc>
        <w:tc>
          <w:tcPr>
            <w:tcW w:w="1260" w:type="dxa"/>
          </w:tcPr>
          <w:p w14:paraId="34CD176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B08C7E1"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5AE8D250"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12ADF62" w14:textId="77777777" w:rsidTr="00A80F09">
        <w:trPr>
          <w:jc w:val="center"/>
        </w:trPr>
        <w:tc>
          <w:tcPr>
            <w:tcW w:w="3591" w:type="dxa"/>
          </w:tcPr>
          <w:p w14:paraId="1440560F"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Material de oficina</w:t>
            </w:r>
          </w:p>
        </w:tc>
        <w:tc>
          <w:tcPr>
            <w:tcW w:w="1405" w:type="dxa"/>
          </w:tcPr>
          <w:p w14:paraId="03323EB7"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60" w:type="dxa"/>
          </w:tcPr>
          <w:p w14:paraId="399CADF9"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ACB0BD7"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6A92148A"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71B57A75" w14:textId="77777777" w:rsidTr="00A80F09">
        <w:trPr>
          <w:jc w:val="center"/>
        </w:trPr>
        <w:tc>
          <w:tcPr>
            <w:tcW w:w="3591" w:type="dxa"/>
          </w:tcPr>
          <w:p w14:paraId="64C85FA2"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Anillados</w:t>
            </w:r>
          </w:p>
        </w:tc>
        <w:tc>
          <w:tcPr>
            <w:tcW w:w="1405" w:type="dxa"/>
          </w:tcPr>
          <w:p w14:paraId="7609AA0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6BCDEF7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70" w:type="dxa"/>
          </w:tcPr>
          <w:p w14:paraId="5667B4C4"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302" w:type="dxa"/>
          </w:tcPr>
          <w:p w14:paraId="638EA0A3"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r>
      <w:tr w:rsidR="00A80F09" w:rsidRPr="007A545C" w14:paraId="692AB7FC" w14:textId="77777777" w:rsidTr="00A80F09">
        <w:trPr>
          <w:jc w:val="center"/>
        </w:trPr>
        <w:tc>
          <w:tcPr>
            <w:tcW w:w="3591" w:type="dxa"/>
          </w:tcPr>
          <w:p w14:paraId="5A27D443"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 xml:space="preserve">Encuadernación </w:t>
            </w:r>
          </w:p>
        </w:tc>
        <w:tc>
          <w:tcPr>
            <w:tcW w:w="1405" w:type="dxa"/>
          </w:tcPr>
          <w:p w14:paraId="4506EE9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35FD3343"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DA46196"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3640A5F0"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75,00</w:t>
            </w:r>
          </w:p>
        </w:tc>
      </w:tr>
      <w:tr w:rsidR="00A80F09" w:rsidRPr="007A545C" w14:paraId="2703A206" w14:textId="77777777" w:rsidTr="00B174EE">
        <w:trPr>
          <w:jc w:val="center"/>
        </w:trPr>
        <w:tc>
          <w:tcPr>
            <w:tcW w:w="8828" w:type="dxa"/>
            <w:gridSpan w:val="5"/>
            <w:vAlign w:val="center"/>
          </w:tcPr>
          <w:p w14:paraId="26E1298C"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TECNOLÓGICOS</w:t>
            </w:r>
          </w:p>
        </w:tc>
      </w:tr>
      <w:tr w:rsidR="00A80F09" w:rsidRPr="007A545C" w14:paraId="327369EB" w14:textId="77777777" w:rsidTr="00A80F09">
        <w:trPr>
          <w:jc w:val="center"/>
        </w:trPr>
        <w:tc>
          <w:tcPr>
            <w:tcW w:w="3591" w:type="dxa"/>
          </w:tcPr>
          <w:p w14:paraId="516B8291"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Internet</w:t>
            </w:r>
          </w:p>
        </w:tc>
        <w:tc>
          <w:tcPr>
            <w:tcW w:w="1405" w:type="dxa"/>
          </w:tcPr>
          <w:p w14:paraId="247CCBF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60" w:type="dxa"/>
          </w:tcPr>
          <w:p w14:paraId="62A9B405"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70" w:type="dxa"/>
          </w:tcPr>
          <w:p w14:paraId="236C163C"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302" w:type="dxa"/>
          </w:tcPr>
          <w:p w14:paraId="049DBD4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r>
      <w:tr w:rsidR="00A80F09" w:rsidRPr="007A545C" w14:paraId="116978C6" w14:textId="77777777" w:rsidTr="00A80F09">
        <w:trPr>
          <w:jc w:val="center"/>
        </w:trPr>
        <w:tc>
          <w:tcPr>
            <w:tcW w:w="3591" w:type="dxa"/>
          </w:tcPr>
          <w:p w14:paraId="10B33264"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icencia personal JETBRAINS</w:t>
            </w:r>
          </w:p>
        </w:tc>
        <w:tc>
          <w:tcPr>
            <w:tcW w:w="1405" w:type="dxa"/>
          </w:tcPr>
          <w:p w14:paraId="45A0EDE2"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39,00</w:t>
            </w:r>
          </w:p>
        </w:tc>
        <w:tc>
          <w:tcPr>
            <w:tcW w:w="1260" w:type="dxa"/>
          </w:tcPr>
          <w:p w14:paraId="49D2E2D9"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A558050"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7D2862F6"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0D29AE3" w14:textId="77777777" w:rsidTr="00A80F09">
        <w:trPr>
          <w:jc w:val="center"/>
        </w:trPr>
        <w:tc>
          <w:tcPr>
            <w:tcW w:w="3591" w:type="dxa"/>
          </w:tcPr>
          <w:p w14:paraId="164AEBB8"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 xml:space="preserve">Heroku Hosting </w:t>
            </w:r>
          </w:p>
        </w:tc>
        <w:tc>
          <w:tcPr>
            <w:tcW w:w="1405" w:type="dxa"/>
          </w:tcPr>
          <w:p w14:paraId="5341B6A1" w14:textId="77777777" w:rsidR="00A80F09" w:rsidRPr="007A545C" w:rsidRDefault="00A80F09" w:rsidP="00B174EE">
            <w:pPr>
              <w:spacing w:line="360" w:lineRule="auto"/>
              <w:jc w:val="both"/>
              <w:rPr>
                <w:rFonts w:ascii="Times New Roman" w:hAnsi="Times New Roman" w:cs="Times New Roman"/>
                <w:sz w:val="24"/>
                <w:szCs w:val="24"/>
              </w:rPr>
            </w:pPr>
          </w:p>
        </w:tc>
        <w:tc>
          <w:tcPr>
            <w:tcW w:w="1260" w:type="dxa"/>
          </w:tcPr>
          <w:p w14:paraId="1B080E97"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270" w:type="dxa"/>
          </w:tcPr>
          <w:p w14:paraId="1F24710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302" w:type="dxa"/>
          </w:tcPr>
          <w:p w14:paraId="540FE50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r>
      <w:tr w:rsidR="00A80F09" w:rsidRPr="007A545C" w14:paraId="5830D5B8" w14:textId="77777777" w:rsidTr="00A80F09">
        <w:trPr>
          <w:jc w:val="center"/>
        </w:trPr>
        <w:tc>
          <w:tcPr>
            <w:tcW w:w="3591" w:type="dxa"/>
          </w:tcPr>
          <w:p w14:paraId="2A8C994F"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Dominio</w:t>
            </w:r>
          </w:p>
        </w:tc>
        <w:tc>
          <w:tcPr>
            <w:tcW w:w="1405" w:type="dxa"/>
          </w:tcPr>
          <w:p w14:paraId="6EE230EE"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7,70</w:t>
            </w:r>
          </w:p>
        </w:tc>
        <w:tc>
          <w:tcPr>
            <w:tcW w:w="1260" w:type="dxa"/>
          </w:tcPr>
          <w:p w14:paraId="767C1FDE"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12DF848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23ED0DA2"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2EBE7175" w14:textId="77777777" w:rsidTr="009E25AE">
        <w:trPr>
          <w:jc w:val="center"/>
        </w:trPr>
        <w:tc>
          <w:tcPr>
            <w:tcW w:w="3591" w:type="dxa"/>
          </w:tcPr>
          <w:p w14:paraId="434A2950" w14:textId="0F7672E7" w:rsidR="00A80F09" w:rsidRPr="007A545C" w:rsidRDefault="00EB11DA" w:rsidP="00B174EE">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w:t>
            </w:r>
          </w:p>
        </w:tc>
        <w:tc>
          <w:tcPr>
            <w:tcW w:w="1405" w:type="dxa"/>
          </w:tcPr>
          <w:p w14:paraId="0F1FA8A6" w14:textId="55A64A68" w:rsidR="00A80F09" w:rsidRPr="007A545C" w:rsidRDefault="00EB11DA"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221</w:t>
            </w:r>
            <w:r w:rsidR="00802D02">
              <w:rPr>
                <w:rFonts w:ascii="Times New Roman" w:hAnsi="Times New Roman" w:cs="Times New Roman"/>
                <w:sz w:val="24"/>
                <w:szCs w:val="24"/>
              </w:rPr>
              <w:t>,</w:t>
            </w:r>
            <w:r>
              <w:rPr>
                <w:rFonts w:ascii="Times New Roman" w:hAnsi="Times New Roman" w:cs="Times New Roman"/>
                <w:sz w:val="24"/>
                <w:szCs w:val="24"/>
              </w:rPr>
              <w:t>7</w:t>
            </w:r>
          </w:p>
        </w:tc>
        <w:tc>
          <w:tcPr>
            <w:tcW w:w="1260" w:type="dxa"/>
            <w:tcBorders>
              <w:bottom w:val="single" w:sz="4" w:space="0" w:color="auto"/>
            </w:tcBorders>
          </w:tcPr>
          <w:p w14:paraId="4C959FD3" w14:textId="21589900" w:rsidR="00A80F09" w:rsidRPr="007A545C" w:rsidRDefault="00EB11DA"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86</w:t>
            </w:r>
            <w:r w:rsidR="00802D02">
              <w:rPr>
                <w:rFonts w:ascii="Times New Roman" w:hAnsi="Times New Roman" w:cs="Times New Roman"/>
                <w:sz w:val="24"/>
                <w:szCs w:val="24"/>
              </w:rPr>
              <w:t>,</w:t>
            </w:r>
            <w:r>
              <w:rPr>
                <w:rFonts w:ascii="Times New Roman" w:hAnsi="Times New Roman" w:cs="Times New Roman"/>
                <w:sz w:val="24"/>
                <w:szCs w:val="24"/>
              </w:rPr>
              <w:t>00</w:t>
            </w:r>
          </w:p>
        </w:tc>
        <w:tc>
          <w:tcPr>
            <w:tcW w:w="1270" w:type="dxa"/>
            <w:tcBorders>
              <w:bottom w:val="single" w:sz="4" w:space="0" w:color="auto"/>
            </w:tcBorders>
          </w:tcPr>
          <w:p w14:paraId="23215259" w14:textId="724A742E" w:rsidR="00A80F09" w:rsidRPr="007A545C" w:rsidRDefault="00802D02"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91,00</w:t>
            </w:r>
          </w:p>
        </w:tc>
        <w:tc>
          <w:tcPr>
            <w:tcW w:w="1302" w:type="dxa"/>
            <w:tcBorders>
              <w:bottom w:val="single" w:sz="4" w:space="0" w:color="auto"/>
            </w:tcBorders>
          </w:tcPr>
          <w:p w14:paraId="5060DB00" w14:textId="6F7FDFD4" w:rsidR="00A80F09" w:rsidRPr="007A545C" w:rsidRDefault="00802D02"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166</w:t>
            </w:r>
            <w:r w:rsidR="009E25AE">
              <w:rPr>
                <w:rFonts w:ascii="Times New Roman" w:hAnsi="Times New Roman" w:cs="Times New Roman"/>
                <w:sz w:val="24"/>
                <w:szCs w:val="24"/>
              </w:rPr>
              <w:t>,</w:t>
            </w:r>
            <w:r>
              <w:rPr>
                <w:rFonts w:ascii="Times New Roman" w:hAnsi="Times New Roman" w:cs="Times New Roman"/>
                <w:sz w:val="24"/>
                <w:szCs w:val="24"/>
              </w:rPr>
              <w:t>00</w:t>
            </w:r>
          </w:p>
        </w:tc>
      </w:tr>
      <w:tr w:rsidR="00A80F09" w:rsidRPr="007A545C" w14:paraId="07A506C0" w14:textId="77777777" w:rsidTr="009E25AE">
        <w:trPr>
          <w:jc w:val="center"/>
        </w:trPr>
        <w:tc>
          <w:tcPr>
            <w:tcW w:w="3591" w:type="dxa"/>
          </w:tcPr>
          <w:p w14:paraId="5B1362E7" w14:textId="1094E73E" w:rsidR="00A80F09" w:rsidRPr="007A545C" w:rsidRDefault="00EB11DA" w:rsidP="00B174EE">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 gastos</w:t>
            </w:r>
            <w:r w:rsidR="00802D02">
              <w:rPr>
                <w:rFonts w:ascii="Times New Roman" w:hAnsi="Times New Roman" w:cs="Times New Roman"/>
                <w:b/>
                <w:sz w:val="24"/>
                <w:szCs w:val="24"/>
              </w:rPr>
              <w:t xml:space="preserve"> Directos </w:t>
            </w:r>
          </w:p>
        </w:tc>
        <w:tc>
          <w:tcPr>
            <w:tcW w:w="1405" w:type="dxa"/>
            <w:tcBorders>
              <w:right w:val="nil"/>
            </w:tcBorders>
          </w:tcPr>
          <w:p w14:paraId="11C62A1D" w14:textId="25122C10" w:rsidR="00A80F09" w:rsidRPr="007A545C" w:rsidRDefault="00A80F09" w:rsidP="00B174EE">
            <w:pPr>
              <w:spacing w:line="360" w:lineRule="auto"/>
              <w:jc w:val="both"/>
              <w:rPr>
                <w:rFonts w:ascii="Times New Roman" w:hAnsi="Times New Roman" w:cs="Times New Roman"/>
                <w:sz w:val="24"/>
                <w:szCs w:val="24"/>
              </w:rPr>
            </w:pPr>
          </w:p>
        </w:tc>
        <w:tc>
          <w:tcPr>
            <w:tcW w:w="1260" w:type="dxa"/>
            <w:tcBorders>
              <w:left w:val="nil"/>
              <w:right w:val="nil"/>
            </w:tcBorders>
          </w:tcPr>
          <w:p w14:paraId="7A4A471D" w14:textId="5264D75B" w:rsidR="00A80F09" w:rsidRPr="009E25AE" w:rsidRDefault="009E25AE" w:rsidP="009E25AE">
            <w:pPr>
              <w:spacing w:line="360" w:lineRule="auto"/>
              <w:jc w:val="center"/>
              <w:rPr>
                <w:rFonts w:ascii="Times New Roman" w:hAnsi="Times New Roman" w:cs="Times New Roman"/>
                <w:b/>
                <w:bCs/>
                <w:sz w:val="24"/>
                <w:szCs w:val="24"/>
              </w:rPr>
            </w:pPr>
            <w:r w:rsidRPr="009E25AE">
              <w:rPr>
                <w:rFonts w:ascii="Times New Roman" w:hAnsi="Times New Roman" w:cs="Times New Roman"/>
                <w:b/>
                <w:bCs/>
                <w:sz w:val="24"/>
                <w:szCs w:val="24"/>
              </w:rPr>
              <w:t>564,7</w:t>
            </w:r>
          </w:p>
        </w:tc>
        <w:tc>
          <w:tcPr>
            <w:tcW w:w="1270" w:type="dxa"/>
            <w:tcBorders>
              <w:left w:val="nil"/>
              <w:right w:val="nil"/>
            </w:tcBorders>
          </w:tcPr>
          <w:p w14:paraId="0E9726AA" w14:textId="1DCF433F" w:rsidR="00A80F09" w:rsidRPr="009E25AE" w:rsidRDefault="00A80F09" w:rsidP="009E25AE">
            <w:pPr>
              <w:spacing w:line="360" w:lineRule="auto"/>
              <w:jc w:val="center"/>
              <w:rPr>
                <w:rFonts w:ascii="Times New Roman" w:hAnsi="Times New Roman" w:cs="Times New Roman"/>
                <w:b/>
                <w:bCs/>
                <w:sz w:val="24"/>
                <w:szCs w:val="24"/>
              </w:rPr>
            </w:pPr>
          </w:p>
        </w:tc>
        <w:tc>
          <w:tcPr>
            <w:tcW w:w="1302" w:type="dxa"/>
            <w:tcBorders>
              <w:left w:val="nil"/>
            </w:tcBorders>
          </w:tcPr>
          <w:p w14:paraId="57B2F670" w14:textId="26016011" w:rsidR="00A80F09" w:rsidRPr="007A545C" w:rsidRDefault="00A80F09" w:rsidP="00B174EE">
            <w:pPr>
              <w:spacing w:line="360" w:lineRule="auto"/>
              <w:jc w:val="both"/>
              <w:rPr>
                <w:rFonts w:ascii="Times New Roman" w:hAnsi="Times New Roman" w:cs="Times New Roman"/>
                <w:sz w:val="24"/>
                <w:szCs w:val="24"/>
              </w:rPr>
            </w:pPr>
          </w:p>
        </w:tc>
      </w:tr>
    </w:tbl>
    <w:p w14:paraId="066586A3" w14:textId="48411749" w:rsidR="00A80F09"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t>Fuente:</w:t>
      </w:r>
      <w:r w:rsidRPr="007A545C">
        <w:rPr>
          <w:rFonts w:ascii="Times New Roman" w:hAnsi="Times New Roman" w:cs="Times New Roman"/>
          <w:sz w:val="24"/>
          <w:szCs w:val="24"/>
        </w:rPr>
        <w:t xml:space="preserve"> Los investigadores</w:t>
      </w:r>
    </w:p>
    <w:p w14:paraId="042736BF" w14:textId="6F6BEE16" w:rsidR="00593CDE" w:rsidRDefault="00593CDE" w:rsidP="005A63F4">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3E6D85A2" w14:textId="1F367238" w:rsidR="0005396F" w:rsidRPr="0005396F" w:rsidRDefault="0005396F" w:rsidP="0005396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B11DA" w:rsidRPr="007A545C" w14:paraId="738926E9" w14:textId="77777777" w:rsidTr="00EB11DA">
        <w:trPr>
          <w:jc w:val="center"/>
        </w:trPr>
        <w:tc>
          <w:tcPr>
            <w:tcW w:w="8828" w:type="dxa"/>
            <w:gridSpan w:val="5"/>
            <w:vAlign w:val="center"/>
          </w:tcPr>
          <w:p w14:paraId="4F39B2B2" w14:textId="77777777" w:rsidR="00EB11DA" w:rsidRPr="007A545C" w:rsidRDefault="00EB11DA"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SERVICIOS BÁSICOS</w:t>
            </w:r>
          </w:p>
        </w:tc>
      </w:tr>
      <w:tr w:rsidR="00EB11DA" w:rsidRPr="007A545C" w14:paraId="70D48003" w14:textId="77777777" w:rsidTr="00EB11DA">
        <w:trPr>
          <w:jc w:val="center"/>
        </w:trPr>
        <w:tc>
          <w:tcPr>
            <w:tcW w:w="3591" w:type="dxa"/>
          </w:tcPr>
          <w:p w14:paraId="6FA6A716"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UZ</w:t>
            </w:r>
          </w:p>
        </w:tc>
        <w:tc>
          <w:tcPr>
            <w:tcW w:w="1405" w:type="dxa"/>
          </w:tcPr>
          <w:p w14:paraId="6764ED4D"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60" w:type="dxa"/>
          </w:tcPr>
          <w:p w14:paraId="25F09BFC"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70" w:type="dxa"/>
          </w:tcPr>
          <w:p w14:paraId="1A9CD370"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302" w:type="dxa"/>
          </w:tcPr>
          <w:p w14:paraId="0D682EB5"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r>
      <w:tr w:rsidR="00EB11DA" w:rsidRPr="007A545C" w14:paraId="1363E362" w14:textId="77777777" w:rsidTr="00EB11DA">
        <w:trPr>
          <w:jc w:val="center"/>
        </w:trPr>
        <w:tc>
          <w:tcPr>
            <w:tcW w:w="3591" w:type="dxa"/>
          </w:tcPr>
          <w:p w14:paraId="233FDE04"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GUA</w:t>
            </w:r>
          </w:p>
        </w:tc>
        <w:tc>
          <w:tcPr>
            <w:tcW w:w="1405" w:type="dxa"/>
          </w:tcPr>
          <w:p w14:paraId="6434FAB8"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5F8358AE"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4CEE045F"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302" w:type="dxa"/>
          </w:tcPr>
          <w:p w14:paraId="622A7F56"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r>
      <w:tr w:rsidR="00EB11DA" w:rsidRPr="007A545C" w14:paraId="086B514D" w14:textId="77777777" w:rsidTr="00EB11DA">
        <w:trPr>
          <w:jc w:val="center"/>
        </w:trPr>
        <w:tc>
          <w:tcPr>
            <w:tcW w:w="3591" w:type="dxa"/>
          </w:tcPr>
          <w:p w14:paraId="7A16D19B"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ELEFONÍA</w:t>
            </w:r>
          </w:p>
        </w:tc>
        <w:tc>
          <w:tcPr>
            <w:tcW w:w="1405" w:type="dxa"/>
          </w:tcPr>
          <w:p w14:paraId="5874318D"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60" w:type="dxa"/>
          </w:tcPr>
          <w:p w14:paraId="7C9DCD01"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70" w:type="dxa"/>
          </w:tcPr>
          <w:p w14:paraId="4CCE96F3"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302" w:type="dxa"/>
          </w:tcPr>
          <w:p w14:paraId="2C81BE39"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r>
      <w:tr w:rsidR="00EB11DA" w:rsidRPr="007A545C" w14:paraId="2952FB9C" w14:textId="77777777" w:rsidTr="00EB11DA">
        <w:trPr>
          <w:jc w:val="center"/>
        </w:trPr>
        <w:tc>
          <w:tcPr>
            <w:tcW w:w="3591" w:type="dxa"/>
          </w:tcPr>
          <w:p w14:paraId="181A9A1E"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LIMENTACIÓN</w:t>
            </w:r>
          </w:p>
        </w:tc>
        <w:tc>
          <w:tcPr>
            <w:tcW w:w="1405" w:type="dxa"/>
          </w:tcPr>
          <w:p w14:paraId="4F972BA4"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60" w:type="dxa"/>
          </w:tcPr>
          <w:p w14:paraId="75721C00"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0" w:type="dxa"/>
          </w:tcPr>
          <w:p w14:paraId="35A91BA5"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02" w:type="dxa"/>
          </w:tcPr>
          <w:p w14:paraId="3396554B"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EB11DA" w:rsidRPr="007A545C" w14:paraId="22BC69A8" w14:textId="77777777" w:rsidTr="00EB11DA">
        <w:trPr>
          <w:jc w:val="center"/>
        </w:trPr>
        <w:tc>
          <w:tcPr>
            <w:tcW w:w="3591" w:type="dxa"/>
          </w:tcPr>
          <w:p w14:paraId="6F8B4F95"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lastRenderedPageBreak/>
              <w:t>SUBTOTAL</w:t>
            </w:r>
          </w:p>
        </w:tc>
        <w:tc>
          <w:tcPr>
            <w:tcW w:w="1405" w:type="dxa"/>
          </w:tcPr>
          <w:p w14:paraId="4E790502" w14:textId="58C37B9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05396F">
              <w:rPr>
                <w:rFonts w:ascii="Times New Roman" w:hAnsi="Times New Roman" w:cs="Times New Roman"/>
                <w:sz w:val="24"/>
                <w:szCs w:val="24"/>
              </w:rPr>
              <w:t>145.00</w:t>
            </w:r>
          </w:p>
        </w:tc>
        <w:tc>
          <w:tcPr>
            <w:tcW w:w="1260" w:type="dxa"/>
          </w:tcPr>
          <w:p w14:paraId="13C1FD90" w14:textId="4B057F1C"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6127A2">
              <w:rPr>
                <w:rFonts w:ascii="Times New Roman" w:hAnsi="Times New Roman" w:cs="Times New Roman"/>
                <w:sz w:val="24"/>
                <w:szCs w:val="24"/>
              </w:rPr>
              <w:t>145.00</w:t>
            </w:r>
          </w:p>
        </w:tc>
        <w:tc>
          <w:tcPr>
            <w:tcW w:w="1270" w:type="dxa"/>
          </w:tcPr>
          <w:p w14:paraId="14293D01" w14:textId="0C47665E" w:rsidR="00EB11DA" w:rsidRPr="007A545C" w:rsidRDefault="006127A2"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c>
          <w:tcPr>
            <w:tcW w:w="1302" w:type="dxa"/>
          </w:tcPr>
          <w:p w14:paraId="0D1611FA" w14:textId="62ED5CF7" w:rsidR="00EB11DA" w:rsidRPr="007A545C" w:rsidRDefault="006127A2"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r>
      <w:tr w:rsidR="00EB11DA" w:rsidRPr="007A545C" w14:paraId="53BB11C3" w14:textId="77777777" w:rsidTr="00EB11DA">
        <w:trPr>
          <w:jc w:val="center"/>
        </w:trPr>
        <w:tc>
          <w:tcPr>
            <w:tcW w:w="3591" w:type="dxa"/>
          </w:tcPr>
          <w:p w14:paraId="312E1099"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5237" w:type="dxa"/>
            <w:gridSpan w:val="4"/>
            <w:vAlign w:val="center"/>
          </w:tcPr>
          <w:p w14:paraId="4F3F8AC2" w14:textId="316A2BF4" w:rsidR="00EB11DA" w:rsidRPr="007A545C" w:rsidRDefault="00EB11DA"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w:t>
            </w:r>
            <w:r w:rsidR="00EE1223">
              <w:rPr>
                <w:rFonts w:ascii="Times New Roman" w:hAnsi="Times New Roman" w:cs="Times New Roman"/>
                <w:b/>
                <w:bCs/>
                <w:sz w:val="24"/>
                <w:szCs w:val="24"/>
              </w:rPr>
              <w:t>580.00</w:t>
            </w:r>
          </w:p>
        </w:tc>
      </w:tr>
    </w:tbl>
    <w:p w14:paraId="149D6838" w14:textId="77777777" w:rsidR="00EB11DA" w:rsidRDefault="00EB11DA" w:rsidP="00A80F09">
      <w:pPr>
        <w:pStyle w:val="Descripcin"/>
        <w:keepNext/>
        <w:jc w:val="both"/>
        <w:rPr>
          <w:rFonts w:ascii="Times New Roman" w:hAnsi="Times New Roman" w:cs="Times New Roman"/>
          <w:b/>
          <w:bCs/>
          <w:sz w:val="24"/>
          <w:szCs w:val="24"/>
        </w:rPr>
      </w:pPr>
      <w:bookmarkStart w:id="51" w:name="_Ref40725719"/>
      <w:bookmarkStart w:id="52" w:name="_Toc40726021"/>
    </w:p>
    <w:p w14:paraId="7FEAD5A8" w14:textId="10046B84" w:rsidR="00A80F09" w:rsidRPr="007A545C" w:rsidRDefault="00A80F09" w:rsidP="00A80F09">
      <w:pPr>
        <w:pStyle w:val="Descripcin"/>
        <w:keepNext/>
        <w:jc w:val="both"/>
        <w:rPr>
          <w:rFonts w:ascii="Times New Roman" w:hAnsi="Times New Roman" w:cs="Times New Roman"/>
          <w:sz w:val="24"/>
          <w:szCs w:val="24"/>
        </w:rPr>
      </w:pPr>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51"/>
      <w:r w:rsidRPr="007A545C">
        <w:rPr>
          <w:rFonts w:ascii="Times New Roman" w:hAnsi="Times New Roman" w:cs="Times New Roman"/>
          <w:sz w:val="24"/>
          <w:szCs w:val="24"/>
        </w:rPr>
        <w:t xml:space="preserve"> Gastos Totales de la Propuesta</w:t>
      </w:r>
      <w:bookmarkEnd w:id="52"/>
    </w:p>
    <w:tbl>
      <w:tblPr>
        <w:tblStyle w:val="Tablaconcuadrcula"/>
        <w:tblW w:w="0" w:type="auto"/>
        <w:tblLook w:val="04A0" w:firstRow="1" w:lastRow="0" w:firstColumn="1" w:lastColumn="0" w:noHBand="0" w:noVBand="1"/>
      </w:tblPr>
      <w:tblGrid>
        <w:gridCol w:w="2689"/>
        <w:gridCol w:w="2938"/>
        <w:gridCol w:w="2072"/>
      </w:tblGrid>
      <w:tr w:rsidR="00A80F09" w:rsidRPr="007A545C" w14:paraId="21DC8FDD" w14:textId="77777777" w:rsidTr="00DC0D2A">
        <w:trPr>
          <w:trHeight w:val="201"/>
        </w:trPr>
        <w:tc>
          <w:tcPr>
            <w:tcW w:w="2689" w:type="dxa"/>
            <w:vMerge w:val="restart"/>
          </w:tcPr>
          <w:p w14:paraId="6F1381F1"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Recursos</w:t>
            </w:r>
          </w:p>
        </w:tc>
        <w:tc>
          <w:tcPr>
            <w:tcW w:w="5010" w:type="dxa"/>
            <w:gridSpan w:val="2"/>
          </w:tcPr>
          <w:p w14:paraId="5A6CFAC0"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PRESUPUESTO PARA LA ELABORACIÓN</w:t>
            </w:r>
          </w:p>
        </w:tc>
      </w:tr>
      <w:tr w:rsidR="00A80F09" w:rsidRPr="007A545C" w14:paraId="201CFD78" w14:textId="77777777" w:rsidTr="00DC0D2A">
        <w:trPr>
          <w:trHeight w:val="201"/>
        </w:trPr>
        <w:tc>
          <w:tcPr>
            <w:tcW w:w="2689" w:type="dxa"/>
            <w:vMerge/>
          </w:tcPr>
          <w:p w14:paraId="2587CB48" w14:textId="77777777" w:rsidR="00A80F09" w:rsidRPr="007A545C" w:rsidRDefault="00A80F09" w:rsidP="00B174EE">
            <w:pPr>
              <w:spacing w:line="360" w:lineRule="auto"/>
              <w:jc w:val="both"/>
              <w:rPr>
                <w:rFonts w:ascii="Times New Roman" w:hAnsi="Times New Roman" w:cs="Times New Roman"/>
                <w:b/>
                <w:sz w:val="24"/>
                <w:szCs w:val="24"/>
              </w:rPr>
            </w:pPr>
          </w:p>
        </w:tc>
        <w:tc>
          <w:tcPr>
            <w:tcW w:w="5010" w:type="dxa"/>
            <w:gridSpan w:val="2"/>
          </w:tcPr>
          <w:p w14:paraId="658E5342"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Valor Totales</w:t>
            </w:r>
          </w:p>
        </w:tc>
      </w:tr>
      <w:tr w:rsidR="00A80F09" w:rsidRPr="007A545C" w14:paraId="2AD70E65" w14:textId="77777777" w:rsidTr="00DC0D2A">
        <w:tc>
          <w:tcPr>
            <w:tcW w:w="2689" w:type="dxa"/>
          </w:tcPr>
          <w:p w14:paraId="1334AD0D" w14:textId="449FF8AC" w:rsidR="00A80F09" w:rsidRPr="007A545C" w:rsidRDefault="00A80F09"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 xml:space="preserve">Total, </w:t>
            </w:r>
            <w:r w:rsidR="00DC0D2A">
              <w:rPr>
                <w:rFonts w:ascii="Times New Roman" w:hAnsi="Times New Roman" w:cs="Times New Roman"/>
                <w:b/>
                <w:sz w:val="24"/>
                <w:szCs w:val="24"/>
              </w:rPr>
              <w:t xml:space="preserve">gastos directos </w:t>
            </w:r>
          </w:p>
        </w:tc>
        <w:tc>
          <w:tcPr>
            <w:tcW w:w="5010" w:type="dxa"/>
            <w:gridSpan w:val="2"/>
          </w:tcPr>
          <w:p w14:paraId="66DF97FF" w14:textId="0EC0FD00"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64,7</w:t>
            </w:r>
          </w:p>
        </w:tc>
      </w:tr>
      <w:tr w:rsidR="00A80F09" w:rsidRPr="007A545C" w14:paraId="62CF2378" w14:textId="77777777" w:rsidTr="00DC0D2A">
        <w:tc>
          <w:tcPr>
            <w:tcW w:w="2689" w:type="dxa"/>
          </w:tcPr>
          <w:p w14:paraId="174FFCBB" w14:textId="0B4D33B9" w:rsidR="00A80F09" w:rsidRPr="007A545C" w:rsidRDefault="00DC0D2A"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Total,</w:t>
            </w:r>
            <w:r>
              <w:rPr>
                <w:rFonts w:ascii="Times New Roman" w:hAnsi="Times New Roman" w:cs="Times New Roman"/>
                <w:b/>
                <w:sz w:val="24"/>
                <w:szCs w:val="24"/>
              </w:rPr>
              <w:t xml:space="preserve"> gastos indirectos</w:t>
            </w:r>
          </w:p>
        </w:tc>
        <w:tc>
          <w:tcPr>
            <w:tcW w:w="5010" w:type="dxa"/>
            <w:gridSpan w:val="2"/>
          </w:tcPr>
          <w:p w14:paraId="729F42B6" w14:textId="2AB7041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80.00</w:t>
            </w:r>
          </w:p>
        </w:tc>
      </w:tr>
      <w:tr w:rsidR="00A80F09" w:rsidRPr="007A545C" w14:paraId="01B59527" w14:textId="77777777" w:rsidTr="00DC0D2A">
        <w:tc>
          <w:tcPr>
            <w:tcW w:w="2689" w:type="dxa"/>
          </w:tcPr>
          <w:p w14:paraId="4860330C"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10% imprevistos</w:t>
            </w:r>
          </w:p>
        </w:tc>
        <w:tc>
          <w:tcPr>
            <w:tcW w:w="5010" w:type="dxa"/>
            <w:gridSpan w:val="2"/>
          </w:tcPr>
          <w:p w14:paraId="2D9329C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0</w:t>
            </w:r>
          </w:p>
        </w:tc>
      </w:tr>
      <w:tr w:rsidR="00A80F09" w:rsidRPr="007A545C" w14:paraId="63A51E5D" w14:textId="77777777" w:rsidTr="00B174EE">
        <w:tc>
          <w:tcPr>
            <w:tcW w:w="5627" w:type="dxa"/>
            <w:gridSpan w:val="2"/>
          </w:tcPr>
          <w:p w14:paraId="2E27A9F3"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2072" w:type="dxa"/>
          </w:tcPr>
          <w:p w14:paraId="42AF8C45" w14:textId="67706205"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bCs/>
                <w:sz w:val="24"/>
                <w:szCs w:val="24"/>
              </w:rPr>
              <w:t>$</w:t>
            </w:r>
            <w:r w:rsidR="00DC0D2A">
              <w:rPr>
                <w:rFonts w:ascii="Times New Roman" w:hAnsi="Times New Roman" w:cs="Times New Roman"/>
                <w:b/>
                <w:bCs/>
                <w:sz w:val="24"/>
                <w:szCs w:val="24"/>
              </w:rPr>
              <w:t>1.244,7</w:t>
            </w:r>
          </w:p>
        </w:tc>
      </w:tr>
    </w:tbl>
    <w:p w14:paraId="508AB3D2" w14:textId="77777777" w:rsidR="00A80F09" w:rsidRPr="007A545C"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0492F47" w14:textId="40F25CD1" w:rsidR="00A80F09" w:rsidRPr="005A63F4" w:rsidRDefault="00A80F09" w:rsidP="005A63F4">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w:t>
      </w:r>
      <w:r w:rsidR="00EA7482">
        <w:rPr>
          <w:rFonts w:ascii="Times New Roman" w:hAnsi="Times New Roman" w:cs="Times New Roman"/>
          <w:sz w:val="24"/>
          <w:szCs w:val="24"/>
        </w:rPr>
        <w:t xml:space="preserve">se visualiza los gastos directos e indirectos </w:t>
      </w:r>
      <w:r w:rsidR="001C0EA2">
        <w:rPr>
          <w:rFonts w:ascii="Times New Roman" w:hAnsi="Times New Roman" w:cs="Times New Roman"/>
          <w:sz w:val="24"/>
          <w:szCs w:val="24"/>
        </w:rPr>
        <w:t xml:space="preserve">y el costo estimado </w:t>
      </w:r>
      <w:r w:rsidR="004E286F" w:rsidRPr="003E421B">
        <w:rPr>
          <w:rFonts w:ascii="Times New Roman" w:hAnsi="Times New Roman" w:cs="Times New Roman"/>
          <w:sz w:val="24"/>
          <w:szCs w:val="24"/>
        </w:rPr>
        <w:t>500.00</w:t>
      </w:r>
      <w:r w:rsidR="004E286F">
        <w:rPr>
          <w:rFonts w:ascii="Times New Roman" w:hAnsi="Times New Roman" w:cs="Times New Roman"/>
          <w:sz w:val="24"/>
          <w:szCs w:val="24"/>
        </w:rPr>
        <w:t xml:space="preserve"> </w:t>
      </w:r>
      <w:r w:rsidR="001C0EA2">
        <w:rPr>
          <w:rFonts w:ascii="Times New Roman" w:hAnsi="Times New Roman" w:cs="Times New Roman"/>
          <w:sz w:val="24"/>
          <w:szCs w:val="24"/>
        </w:rPr>
        <w:t xml:space="preserve">del software que da un valor de 1.244,7. </w:t>
      </w:r>
    </w:p>
    <w:p w14:paraId="38E45690" w14:textId="2CDF973E" w:rsidR="00B30B35"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B30B35">
        <w:rPr>
          <w:rFonts w:ascii="Times New Roman" w:hAnsi="Times New Roman" w:cs="Times New Roman"/>
          <w:b/>
          <w:sz w:val="24"/>
          <w:szCs w:val="24"/>
        </w:rPr>
        <w:t>.</w:t>
      </w:r>
      <w:r>
        <w:rPr>
          <w:rFonts w:ascii="Times New Roman" w:hAnsi="Times New Roman" w:cs="Times New Roman"/>
          <w:b/>
          <w:sz w:val="24"/>
          <w:szCs w:val="24"/>
        </w:rPr>
        <w:t xml:space="preserve">2. </w:t>
      </w:r>
      <w:r w:rsidR="00B30B35">
        <w:rPr>
          <w:rFonts w:ascii="Times New Roman" w:hAnsi="Times New Roman" w:cs="Times New Roman"/>
          <w:b/>
          <w:sz w:val="24"/>
          <w:szCs w:val="24"/>
        </w:rPr>
        <w:t xml:space="preserve"> Costo estimado del software por el método de puntos de función </w:t>
      </w:r>
    </w:p>
    <w:p w14:paraId="18B9ECC8" w14:textId="19930623" w:rsidR="004E286F" w:rsidRPr="004E286F" w:rsidRDefault="004E286F" w:rsidP="00486790">
      <w:pPr>
        <w:pStyle w:val="Prrafodelista"/>
        <w:spacing w:line="360" w:lineRule="auto"/>
        <w:ind w:left="0"/>
        <w:jc w:val="both"/>
        <w:rPr>
          <w:rFonts w:ascii="Times New Roman" w:hAnsi="Times New Roman" w:cs="Times New Roman"/>
          <w:bCs/>
          <w:sz w:val="24"/>
          <w:szCs w:val="24"/>
        </w:rPr>
      </w:pPr>
      <w:r w:rsidRPr="004E286F">
        <w:rPr>
          <w:rFonts w:ascii="Times New Roman" w:hAnsi="Times New Roman" w:cs="Times New Roman"/>
          <w:bCs/>
          <w:sz w:val="24"/>
          <w:szCs w:val="24"/>
        </w:rPr>
        <w:t>Para obtener l</w:t>
      </w:r>
      <w:r>
        <w:rPr>
          <w:rFonts w:ascii="Times New Roman" w:hAnsi="Times New Roman" w:cs="Times New Roman"/>
          <w:bCs/>
          <w:sz w:val="24"/>
          <w:szCs w:val="24"/>
        </w:rPr>
        <w:t xml:space="preserve">a estimación de costos del software se aplicó </w:t>
      </w:r>
      <w:r w:rsidRPr="004E286F">
        <w:rPr>
          <w:rFonts w:ascii="Times New Roman" w:hAnsi="Times New Roman" w:cs="Times New Roman"/>
          <w:bCs/>
          <w:sz w:val="24"/>
          <w:szCs w:val="24"/>
        </w:rPr>
        <w:t>el método de puntos de función del estándar IFPUG</w:t>
      </w:r>
      <w:r>
        <w:rPr>
          <w:rFonts w:ascii="Times New Roman" w:hAnsi="Times New Roman" w:cs="Times New Roman"/>
          <w:bCs/>
          <w:sz w:val="24"/>
          <w:szCs w:val="24"/>
        </w:rPr>
        <w:t xml:space="preserve">, este método tiene como objetivo medir cada funcionalidad del sistema, donde se da a conocer los puntos de función ajustados, puntos de función sin ajustar y la estimación de esfuerzo dando así un resultado satisfactorio </w:t>
      </w:r>
      <w:r w:rsidR="00450939">
        <w:rPr>
          <w:rFonts w:ascii="Times New Roman" w:hAnsi="Times New Roman" w:cs="Times New Roman"/>
          <w:bCs/>
          <w:sz w:val="24"/>
          <w:szCs w:val="24"/>
        </w:rPr>
        <w:t>del tiempo</w:t>
      </w:r>
      <w:r>
        <w:rPr>
          <w:rFonts w:ascii="Times New Roman" w:hAnsi="Times New Roman" w:cs="Times New Roman"/>
          <w:bCs/>
          <w:sz w:val="24"/>
          <w:szCs w:val="24"/>
        </w:rPr>
        <w:t xml:space="preserve"> y el costo que se estima en el desarrollo de software, </w:t>
      </w:r>
      <w:r w:rsidR="00F638BE">
        <w:rPr>
          <w:rFonts w:ascii="Times New Roman" w:hAnsi="Times New Roman" w:cs="Times New Roman"/>
          <w:bCs/>
          <w:sz w:val="24"/>
          <w:szCs w:val="24"/>
        </w:rPr>
        <w:t xml:space="preserve">el cual se especifica en el </w:t>
      </w:r>
      <w:r w:rsidR="00F638BE" w:rsidRPr="00202805">
        <w:rPr>
          <w:rFonts w:ascii="Times New Roman" w:hAnsi="Times New Roman" w:cs="Times New Roman"/>
          <w:bCs/>
          <w:sz w:val="24"/>
          <w:szCs w:val="24"/>
          <w:highlight w:val="yellow"/>
        </w:rPr>
        <w:t xml:space="preserve">Anexo </w:t>
      </w:r>
      <w:r w:rsidR="00202805" w:rsidRPr="00202805">
        <w:rPr>
          <w:rFonts w:ascii="Times New Roman" w:hAnsi="Times New Roman" w:cs="Times New Roman"/>
          <w:bCs/>
          <w:sz w:val="24"/>
          <w:szCs w:val="24"/>
          <w:highlight w:val="yellow"/>
        </w:rPr>
        <w:t>17</w:t>
      </w:r>
    </w:p>
    <w:p w14:paraId="59A32D12" w14:textId="6404FB1B" w:rsidR="006B5078"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3B27C2">
        <w:rPr>
          <w:rFonts w:ascii="Times New Roman" w:hAnsi="Times New Roman" w:cs="Times New Roman"/>
          <w:b/>
          <w:sz w:val="24"/>
          <w:szCs w:val="24"/>
        </w:rPr>
        <w:t>.</w:t>
      </w:r>
      <w:r>
        <w:rPr>
          <w:rFonts w:ascii="Times New Roman" w:hAnsi="Times New Roman" w:cs="Times New Roman"/>
          <w:b/>
          <w:sz w:val="24"/>
          <w:szCs w:val="24"/>
        </w:rPr>
        <w:t xml:space="preserve">3. </w:t>
      </w:r>
      <w:r w:rsidR="003B27C2">
        <w:rPr>
          <w:rFonts w:ascii="Times New Roman" w:hAnsi="Times New Roman" w:cs="Times New Roman"/>
          <w:b/>
          <w:sz w:val="24"/>
          <w:szCs w:val="24"/>
        </w:rPr>
        <w:t xml:space="preserve"> Analís de impacto </w:t>
      </w:r>
    </w:p>
    <w:p w14:paraId="5FC9E9D8" w14:textId="2E222668" w:rsidR="003001F7" w:rsidRDefault="003001F7" w:rsidP="003001F7">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30F98FD5" w14:textId="65AA3FCF" w:rsidR="0053291A" w:rsidRPr="0053291A" w:rsidRDefault="00726B48" w:rsidP="0053291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w:t>
      </w:r>
      <w:r w:rsidR="0053291A" w:rsidRPr="0053291A">
        <w:rPr>
          <w:rFonts w:ascii="Times New Roman" w:hAnsi="Times New Roman" w:cs="Times New Roman"/>
          <w:bCs/>
          <w:sz w:val="24"/>
          <w:szCs w:val="24"/>
        </w:rPr>
        <w:t xml:space="preserve">se </w:t>
      </w:r>
      <w:r w:rsidR="00084A1A" w:rsidRPr="0053291A">
        <w:rPr>
          <w:rFonts w:ascii="Times New Roman" w:hAnsi="Times New Roman" w:cs="Times New Roman"/>
          <w:bCs/>
          <w:sz w:val="24"/>
          <w:szCs w:val="24"/>
        </w:rPr>
        <w:t>ha evidenciado</w:t>
      </w:r>
      <w:r w:rsidR="0053291A" w:rsidRPr="0053291A">
        <w:rPr>
          <w:rFonts w:ascii="Times New Roman" w:hAnsi="Times New Roman" w:cs="Times New Roman"/>
          <w:bCs/>
          <w:sz w:val="24"/>
          <w:szCs w:val="24"/>
        </w:rPr>
        <w:t xml:space="preserve"> que e</w:t>
      </w:r>
      <w:r w:rsidR="00993640">
        <w:rPr>
          <w:rFonts w:ascii="Times New Roman" w:hAnsi="Times New Roman" w:cs="Times New Roman"/>
          <w:bCs/>
          <w:sz w:val="24"/>
          <w:szCs w:val="24"/>
        </w:rPr>
        <w:t xml:space="preserve">n </w:t>
      </w:r>
      <w:r w:rsidR="00084A1A">
        <w:rPr>
          <w:rFonts w:ascii="Times New Roman" w:hAnsi="Times New Roman" w:cs="Times New Roman"/>
          <w:bCs/>
          <w:sz w:val="24"/>
          <w:szCs w:val="24"/>
        </w:rPr>
        <w:t xml:space="preserve">el </w:t>
      </w:r>
      <w:r w:rsidR="00084A1A" w:rsidRPr="0053291A">
        <w:rPr>
          <w:rFonts w:ascii="Times New Roman" w:hAnsi="Times New Roman" w:cs="Times New Roman"/>
          <w:bCs/>
          <w:sz w:val="24"/>
          <w:szCs w:val="24"/>
        </w:rPr>
        <w:t>consultorio</w:t>
      </w:r>
      <w:r w:rsidR="0053291A" w:rsidRPr="0053291A">
        <w:rPr>
          <w:rFonts w:ascii="Times New Roman" w:hAnsi="Times New Roman" w:cs="Times New Roman"/>
          <w:bCs/>
          <w:sz w:val="24"/>
          <w:szCs w:val="24"/>
        </w:rPr>
        <w:t xml:space="preserve"> Odontológico Integral SOURI del barrio la estación </w:t>
      </w:r>
    </w:p>
    <w:p w14:paraId="0029EFE7" w14:textId="63E5297D" w:rsidR="0053291A" w:rsidRDefault="0053291A" w:rsidP="003001F7">
      <w:pPr>
        <w:pStyle w:val="Prrafodelista"/>
        <w:spacing w:line="360" w:lineRule="auto"/>
        <w:ind w:left="284"/>
        <w:jc w:val="both"/>
        <w:rPr>
          <w:rFonts w:ascii="Times New Roman" w:hAnsi="Times New Roman" w:cs="Times New Roman"/>
          <w:b/>
          <w:sz w:val="24"/>
          <w:szCs w:val="24"/>
        </w:rPr>
      </w:pPr>
    </w:p>
    <w:p w14:paraId="69757F91" w14:textId="5BABE020" w:rsidR="0053291A" w:rsidRDefault="0053291A" w:rsidP="003001F7">
      <w:pPr>
        <w:pStyle w:val="Prrafodelista"/>
        <w:spacing w:line="360" w:lineRule="auto"/>
        <w:ind w:left="284"/>
        <w:jc w:val="both"/>
        <w:rPr>
          <w:rFonts w:ascii="Times New Roman" w:hAnsi="Times New Roman" w:cs="Times New Roman"/>
          <w:b/>
          <w:sz w:val="24"/>
          <w:szCs w:val="24"/>
        </w:rPr>
      </w:pPr>
    </w:p>
    <w:p w14:paraId="6BC20E87" w14:textId="0EB44842" w:rsidR="0053291A" w:rsidRDefault="0053291A" w:rsidP="003001F7">
      <w:pPr>
        <w:pStyle w:val="Prrafodelista"/>
        <w:spacing w:line="360" w:lineRule="auto"/>
        <w:ind w:left="284"/>
        <w:jc w:val="both"/>
        <w:rPr>
          <w:rFonts w:ascii="Times New Roman" w:hAnsi="Times New Roman" w:cs="Times New Roman"/>
          <w:b/>
          <w:sz w:val="24"/>
          <w:szCs w:val="24"/>
        </w:rPr>
      </w:pPr>
    </w:p>
    <w:p w14:paraId="3544BF27" w14:textId="29661755" w:rsidR="0053291A" w:rsidRDefault="0053291A" w:rsidP="003001F7">
      <w:pPr>
        <w:pStyle w:val="Prrafodelista"/>
        <w:spacing w:line="360" w:lineRule="auto"/>
        <w:ind w:left="284"/>
        <w:jc w:val="both"/>
        <w:rPr>
          <w:rFonts w:ascii="Times New Roman" w:hAnsi="Times New Roman" w:cs="Times New Roman"/>
          <w:b/>
          <w:sz w:val="24"/>
          <w:szCs w:val="24"/>
        </w:rPr>
      </w:pPr>
    </w:p>
    <w:p w14:paraId="4C99DB64" w14:textId="4582580E" w:rsidR="0053291A" w:rsidRDefault="0053291A" w:rsidP="003001F7">
      <w:pPr>
        <w:pStyle w:val="Prrafodelista"/>
        <w:spacing w:line="360" w:lineRule="auto"/>
        <w:ind w:left="284"/>
        <w:jc w:val="both"/>
        <w:rPr>
          <w:rFonts w:ascii="Times New Roman" w:hAnsi="Times New Roman" w:cs="Times New Roman"/>
          <w:b/>
          <w:sz w:val="24"/>
          <w:szCs w:val="24"/>
        </w:rPr>
      </w:pPr>
    </w:p>
    <w:p w14:paraId="3478EAED" w14:textId="1DD957C6" w:rsidR="0053291A" w:rsidRDefault="0053291A" w:rsidP="003001F7">
      <w:pPr>
        <w:pStyle w:val="Prrafodelista"/>
        <w:spacing w:line="360" w:lineRule="auto"/>
        <w:ind w:left="284"/>
        <w:jc w:val="both"/>
        <w:rPr>
          <w:rFonts w:ascii="Times New Roman" w:hAnsi="Times New Roman" w:cs="Times New Roman"/>
          <w:b/>
          <w:sz w:val="24"/>
          <w:szCs w:val="24"/>
        </w:rPr>
      </w:pPr>
    </w:p>
    <w:p w14:paraId="3608F9F5" w14:textId="77777777" w:rsidR="0053291A" w:rsidRDefault="0053291A" w:rsidP="003001F7">
      <w:pPr>
        <w:pStyle w:val="Prrafodelista"/>
        <w:spacing w:line="360" w:lineRule="auto"/>
        <w:ind w:left="284"/>
        <w:jc w:val="both"/>
        <w:rPr>
          <w:rFonts w:ascii="Times New Roman" w:hAnsi="Times New Roman" w:cs="Times New Roman"/>
          <w:b/>
          <w:sz w:val="24"/>
          <w:szCs w:val="24"/>
        </w:rPr>
      </w:pPr>
    </w:p>
    <w:p w14:paraId="167588EC" w14:textId="2A9B04C9" w:rsidR="00054486"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 </w:t>
      </w:r>
      <w:r w:rsidR="00054486" w:rsidRPr="00D03F23">
        <w:rPr>
          <w:rFonts w:ascii="Times New Roman" w:hAnsi="Times New Roman" w:cs="Times New Roman"/>
          <w:b/>
          <w:sz w:val="24"/>
          <w:szCs w:val="24"/>
        </w:rPr>
        <w:t>CONCLUSIONES Y RECOMENDACIONES</w:t>
      </w:r>
    </w:p>
    <w:p w14:paraId="181353AF" w14:textId="280C6F97" w:rsidR="00F26C69"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B6C66D4" w14:textId="77777777" w:rsidR="009342A8"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5BBC90D5" w14:textId="7B5E16B7" w:rsidR="00501833" w:rsidRDefault="009342A8"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10. </w:t>
      </w:r>
      <w:r w:rsidR="00054486" w:rsidRPr="00D03F23">
        <w:rPr>
          <w:rFonts w:ascii="Times New Roman" w:hAnsi="Times New Roman" w:cs="Times New Roman"/>
          <w:b/>
          <w:sz w:val="24"/>
          <w:szCs w:val="24"/>
        </w:rPr>
        <w:t xml:space="preserve">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3"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1169FA3B" w:rsidR="001872B6" w:rsidRDefault="001872B6" w:rsidP="00486790">
      <w:pPr>
        <w:tabs>
          <w:tab w:val="left" w:pos="6288"/>
        </w:tabs>
        <w:spacing w:line="360" w:lineRule="auto"/>
        <w:jc w:val="both"/>
        <w:rPr>
          <w:rFonts w:ascii="Times New Roman" w:hAnsi="Times New Roman" w:cs="Times New Roman"/>
          <w:b/>
          <w:bCs/>
          <w:sz w:val="24"/>
          <w:szCs w:val="24"/>
        </w:rPr>
      </w:pPr>
    </w:p>
    <w:p w14:paraId="29B17530" w14:textId="17E97E6B" w:rsidR="0053291A" w:rsidRDefault="0053291A" w:rsidP="00486790">
      <w:pPr>
        <w:tabs>
          <w:tab w:val="left" w:pos="6288"/>
        </w:tabs>
        <w:spacing w:line="360" w:lineRule="auto"/>
        <w:jc w:val="both"/>
        <w:rPr>
          <w:rFonts w:ascii="Times New Roman" w:hAnsi="Times New Roman" w:cs="Times New Roman"/>
          <w:b/>
          <w:bCs/>
          <w:sz w:val="24"/>
          <w:szCs w:val="24"/>
        </w:rPr>
      </w:pPr>
    </w:p>
    <w:p w14:paraId="73A38963" w14:textId="63DA95D8" w:rsidR="0053291A" w:rsidRDefault="0053291A" w:rsidP="00486790">
      <w:pPr>
        <w:tabs>
          <w:tab w:val="left" w:pos="6288"/>
        </w:tabs>
        <w:spacing w:line="360" w:lineRule="auto"/>
        <w:jc w:val="both"/>
        <w:rPr>
          <w:rFonts w:ascii="Times New Roman" w:hAnsi="Times New Roman" w:cs="Times New Roman"/>
          <w:b/>
          <w:bCs/>
          <w:sz w:val="24"/>
          <w:szCs w:val="24"/>
        </w:rPr>
      </w:pPr>
    </w:p>
    <w:p w14:paraId="4EF98046" w14:textId="0AC2C8A3" w:rsidR="001872B6" w:rsidRDefault="001872B6" w:rsidP="00486790">
      <w:pPr>
        <w:tabs>
          <w:tab w:val="left" w:pos="6288"/>
        </w:tabs>
        <w:spacing w:line="360" w:lineRule="auto"/>
        <w:jc w:val="both"/>
        <w:rPr>
          <w:rFonts w:ascii="Times New Roman" w:hAnsi="Times New Roman" w:cs="Times New Roman"/>
          <w:b/>
          <w:bCs/>
          <w:sz w:val="24"/>
          <w:szCs w:val="24"/>
        </w:rPr>
      </w:pPr>
    </w:p>
    <w:p w14:paraId="40BACA27" w14:textId="77777777" w:rsidR="00084A1A" w:rsidRDefault="00084A1A" w:rsidP="00486790">
      <w:pPr>
        <w:tabs>
          <w:tab w:val="left" w:pos="6288"/>
        </w:tabs>
        <w:spacing w:line="360" w:lineRule="auto"/>
        <w:jc w:val="both"/>
        <w:rPr>
          <w:rFonts w:ascii="Times New Roman" w:hAnsi="Times New Roman" w:cs="Times New Roman"/>
          <w:b/>
          <w:bCs/>
          <w:sz w:val="24"/>
          <w:szCs w:val="24"/>
        </w:rPr>
      </w:pPr>
    </w:p>
    <w:p w14:paraId="02B7B34E" w14:textId="58EA01A6" w:rsidR="00A43B6D" w:rsidRPr="001E5586" w:rsidRDefault="009A64AF" w:rsidP="00486790">
      <w:pPr>
        <w:tabs>
          <w:tab w:val="left" w:pos="6288"/>
        </w:tabs>
        <w:spacing w:line="360" w:lineRule="auto"/>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6432" behindDoc="0" locked="0" layoutInCell="1" allowOverlap="1" wp14:anchorId="1A304391" wp14:editId="6FE33B09">
                <wp:simplePos x="0" y="0"/>
                <wp:positionH relativeFrom="margin">
                  <wp:posOffset>918477</wp:posOffset>
                </wp:positionH>
                <wp:positionV relativeFrom="paragraph">
                  <wp:posOffset>-558901</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B174EE" w:rsidRPr="00084A1A" w:rsidRDefault="00B174EE" w:rsidP="001872B6">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72.3pt;margin-top:-44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" filled="f" stroked="f">
                <v:textbox style="mso-fit-shape-to-text:t">
                  <w:txbxContent>
                    <w:p w14:paraId="0790180D" w14:textId="46B40ECB" w:rsidR="00B174EE" w:rsidRPr="00084A1A" w:rsidRDefault="00B174EE" w:rsidP="001872B6">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r w:rsidR="007D2461" w:rsidRPr="001E5586">
        <w:rPr>
          <w:rFonts w:ascii="Times New Roman" w:hAnsi="Times New Roman" w:cs="Times New Roman"/>
          <w:b/>
          <w:sz w:val="24"/>
          <w:szCs w:val="24"/>
        </w:rPr>
        <w:t>ANEXO N.°1 HOJA DE VIDA EQUIPO DE TRABAJO</w:t>
      </w:r>
      <w:bookmarkEnd w:id="53"/>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B174EE" w:rsidRDefault="00B174E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B174EE" w:rsidRDefault="00B174E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33A1876" w:rsidR="007D2461" w:rsidRPr="0008023F" w:rsidRDefault="0008023F" w:rsidP="0008023F">
      <w:pPr>
        <w:spacing w:after="0" w:line="360" w:lineRule="auto"/>
        <w:jc w:val="both"/>
        <w:outlineLvl w:val="1"/>
        <w:rPr>
          <w:rFonts w:ascii="Times New Roman" w:hAnsi="Times New Roman" w:cs="Times New Roman"/>
          <w:b/>
          <w:sz w:val="24"/>
          <w:szCs w:val="24"/>
        </w:rPr>
      </w:pPr>
      <w:bookmarkStart w:id="54" w:name="_Toc41138663"/>
      <w:r>
        <w:rPr>
          <w:rFonts w:ascii="Times New Roman" w:hAnsi="Times New Roman" w:cs="Times New Roman"/>
          <w:b/>
          <w:sz w:val="24"/>
          <w:szCs w:val="24"/>
        </w:rPr>
        <w:lastRenderedPageBreak/>
        <w:t xml:space="preserve">     </w:t>
      </w:r>
      <w:r w:rsidR="007D2461" w:rsidRPr="0008023F">
        <w:rPr>
          <w:rFonts w:ascii="Times New Roman" w:hAnsi="Times New Roman" w:cs="Times New Roman"/>
          <w:b/>
          <w:sz w:val="24"/>
          <w:szCs w:val="24"/>
        </w:rPr>
        <w:t>ANEXO N.°2 HOJA DE VIDA EQUIPO DE TRABAJO</w:t>
      </w:r>
      <w:bookmarkEnd w:id="54"/>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B174EE" w:rsidRDefault="00B174E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B174EE" w:rsidRDefault="00B174E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16"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355C8FA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w:t>
      </w:r>
      <w:r w:rsidR="0008023F">
        <w:rPr>
          <w:rFonts w:ascii="Times New Roman" w:hAnsi="Times New Roman" w:cs="Times New Roman"/>
          <w:b/>
          <w:bCs/>
          <w:sz w:val="24"/>
          <w:szCs w:val="24"/>
        </w:rPr>
        <w:t>3</w:t>
      </w:r>
      <w:r w:rsidRPr="00D03F23">
        <w:rPr>
          <w:rFonts w:ascii="Times New Roman" w:hAnsi="Times New Roman" w:cs="Times New Roman"/>
          <w:b/>
          <w:bCs/>
          <w:sz w:val="24"/>
          <w:szCs w:val="24"/>
        </w:rPr>
        <w:t xml:space="preserve">. APLICACIÓN DE LA FICHA DE OBSERVACIÓN  </w:t>
      </w:r>
    </w:p>
    <w:p w14:paraId="3AE4B982" w14:textId="414C453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B1558B">
        <w:rPr>
          <w:rFonts w:ascii="Times New Roman" w:hAnsi="Times New Roman" w:cs="Times New Roman"/>
          <w:b/>
          <w:bCs/>
          <w:sz w:val="24"/>
          <w:szCs w:val="24"/>
        </w:rPr>
        <w:t>4</w:t>
      </w:r>
      <w:r w:rsidRPr="00D03F23">
        <w:rPr>
          <w:rFonts w:ascii="Times New Roman" w:hAnsi="Times New Roman" w:cs="Times New Roman"/>
          <w:b/>
          <w:bCs/>
          <w:sz w:val="24"/>
          <w:szCs w:val="24"/>
        </w:rPr>
        <w:t xml:space="preserve">.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0F49AE68" w:rsidR="00054486" w:rsidRDefault="00CD04DA"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5</w:t>
      </w:r>
      <w:r w:rsidRPr="00D03F23">
        <w:rPr>
          <w:rFonts w:ascii="Times New Roman" w:hAnsi="Times New Roman" w:cs="Times New Roman"/>
          <w:b/>
          <w:bCs/>
          <w:sz w:val="24"/>
          <w:szCs w:val="24"/>
        </w:rPr>
        <w:t>. ENCUESTA</w:t>
      </w:r>
    </w:p>
    <w:p w14:paraId="10D47655" w14:textId="79E2899E" w:rsidR="00CD04DA" w:rsidRDefault="00CD04DA" w:rsidP="00CD04DA">
      <w:pPr>
        <w:rPr>
          <w:rFonts w:ascii="Times New Roman" w:hAnsi="Times New Roman" w:cs="Times New Roman"/>
          <w:b/>
          <w:bCs/>
          <w:sz w:val="24"/>
          <w:szCs w:val="24"/>
        </w:rPr>
      </w:pPr>
      <w:r w:rsidRPr="00CD04DA">
        <w:rPr>
          <w:rFonts w:ascii="Times New Roman" w:hAnsi="Times New Roman" w:cs="Times New Roman"/>
          <w:b/>
          <w:bCs/>
          <w:sz w:val="24"/>
          <w:szCs w:val="24"/>
        </w:rPr>
        <w:t>ANEXO 6 MAQUETADO DEL SISTEMA WEB SPRINT 1</w:t>
      </w:r>
    </w:p>
    <w:p w14:paraId="02C669EA" w14:textId="2025269C" w:rsidR="007478B8" w:rsidRDefault="007478B8" w:rsidP="00CD04DA">
      <w:pPr>
        <w:rPr>
          <w:rFonts w:ascii="Times New Roman" w:hAnsi="Times New Roman" w:cs="Times New Roman"/>
          <w:b/>
          <w:bCs/>
          <w:sz w:val="24"/>
          <w:szCs w:val="24"/>
        </w:rPr>
      </w:pPr>
      <w:r>
        <w:rPr>
          <w:rFonts w:ascii="Times New Roman" w:hAnsi="Times New Roman" w:cs="Times New Roman"/>
          <w:b/>
          <w:bCs/>
          <w:sz w:val="24"/>
          <w:szCs w:val="24"/>
        </w:rPr>
        <w:t>ANEXO 7 CASO DE PUEB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p w14:paraId="33083224" w14:textId="5748D521" w:rsidR="007478B8" w:rsidRPr="00CD04DA" w:rsidRDefault="007478B8" w:rsidP="00CD04DA">
      <w:pPr>
        <w:rPr>
          <w:rFonts w:ascii="Times New Roman" w:hAnsi="Times New Roman" w:cs="Times New Roman"/>
          <w:b/>
          <w:bCs/>
          <w:sz w:val="24"/>
          <w:szCs w:val="24"/>
        </w:rPr>
      </w:pPr>
      <w:bookmarkStart w:id="55" w:name="_Hlk44019597"/>
      <w:r>
        <w:rPr>
          <w:rFonts w:ascii="Times New Roman" w:hAnsi="Times New Roman" w:cs="Times New Roman"/>
          <w:b/>
          <w:bCs/>
          <w:sz w:val="24"/>
          <w:szCs w:val="24"/>
        </w:rPr>
        <w:t>ANEXO 8 IMPLANTACION DE PANTALL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bookmarkEnd w:id="55"/>
    <w:p w14:paraId="4800640B" w14:textId="25AEDEB9" w:rsidR="00CD04DA" w:rsidRDefault="00CD04DA" w:rsidP="00CD04DA">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sidR="007478B8">
        <w:rPr>
          <w:rFonts w:ascii="Times New Roman" w:hAnsi="Times New Roman" w:cs="Times New Roman"/>
          <w:b/>
          <w:bCs/>
          <w:sz w:val="24"/>
          <w:szCs w:val="24"/>
        </w:rPr>
        <w:t xml:space="preserve">9 </w:t>
      </w:r>
      <w:r w:rsidRPr="004B01FC">
        <w:rPr>
          <w:rFonts w:ascii="Times New Roman" w:hAnsi="Times New Roman" w:cs="Times New Roman"/>
          <w:b/>
          <w:bCs/>
          <w:sz w:val="24"/>
          <w:szCs w:val="24"/>
        </w:rPr>
        <w:t>MAQUETADO DEL SISTEMA WEB Y MÓVIL SPRINT 2</w:t>
      </w:r>
    </w:p>
    <w:p w14:paraId="4C5B2660" w14:textId="4A040440" w:rsidR="007478B8"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0 CASO DE PUEBAS DE LA APLICACIÓN WEB SPRINT</w:t>
      </w:r>
      <w:r w:rsidR="00EC487A">
        <w:rPr>
          <w:rFonts w:ascii="Times New Roman" w:hAnsi="Times New Roman" w:cs="Times New Roman"/>
          <w:b/>
          <w:bCs/>
          <w:sz w:val="24"/>
          <w:szCs w:val="24"/>
        </w:rPr>
        <w:t xml:space="preserve"> 2</w:t>
      </w:r>
    </w:p>
    <w:p w14:paraId="5FDBFCB3" w14:textId="59A2D817" w:rsidR="007478B8" w:rsidRPr="00CD04DA"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1 IMPLANTACION DE PANTALLAS DE LA APLICACIÓN WEB SPRINT</w:t>
      </w:r>
      <w:r w:rsidR="00EC487A">
        <w:rPr>
          <w:rFonts w:ascii="Times New Roman" w:hAnsi="Times New Roman" w:cs="Times New Roman"/>
          <w:b/>
          <w:bCs/>
          <w:sz w:val="24"/>
          <w:szCs w:val="24"/>
        </w:rPr>
        <w:t xml:space="preserve"> 2</w:t>
      </w:r>
    </w:p>
    <w:p w14:paraId="65817735" w14:textId="1C26E60E" w:rsidR="007478B8" w:rsidRDefault="007478B8" w:rsidP="007478B8">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Pr>
          <w:rFonts w:ascii="Times New Roman" w:hAnsi="Times New Roman" w:cs="Times New Roman"/>
          <w:b/>
          <w:bCs/>
          <w:sz w:val="24"/>
          <w:szCs w:val="24"/>
        </w:rPr>
        <w:t xml:space="preserve">12 </w:t>
      </w:r>
      <w:r w:rsidRPr="004B01FC">
        <w:rPr>
          <w:rFonts w:ascii="Times New Roman" w:hAnsi="Times New Roman" w:cs="Times New Roman"/>
          <w:b/>
          <w:bCs/>
          <w:sz w:val="24"/>
          <w:szCs w:val="24"/>
        </w:rPr>
        <w:t xml:space="preserve">MAQUETADO DEL SISTEMA WEB Y MÓVIL SPRINT </w:t>
      </w:r>
      <w:r>
        <w:rPr>
          <w:rFonts w:ascii="Times New Roman" w:hAnsi="Times New Roman" w:cs="Times New Roman"/>
          <w:b/>
          <w:bCs/>
          <w:sz w:val="24"/>
          <w:szCs w:val="24"/>
        </w:rPr>
        <w:t>3</w:t>
      </w:r>
    </w:p>
    <w:p w14:paraId="274AF186" w14:textId="21E61159" w:rsidR="00D13C30" w:rsidRDefault="00D13C30" w:rsidP="00D13C30">
      <w:pPr>
        <w:rPr>
          <w:rFonts w:ascii="Times New Roman" w:hAnsi="Times New Roman" w:cs="Times New Roman"/>
          <w:b/>
          <w:bCs/>
          <w:sz w:val="24"/>
          <w:szCs w:val="24"/>
        </w:rPr>
      </w:pPr>
      <w:r>
        <w:rPr>
          <w:rFonts w:ascii="Times New Roman" w:hAnsi="Times New Roman" w:cs="Times New Roman"/>
          <w:b/>
          <w:bCs/>
          <w:sz w:val="24"/>
          <w:szCs w:val="24"/>
        </w:rPr>
        <w:t>ANEXO 13 CASO DE PUEBAS DE LA APLICACIÓN WEB SPRINT</w:t>
      </w:r>
      <w:r w:rsidR="00EC487A">
        <w:rPr>
          <w:rFonts w:ascii="Times New Roman" w:hAnsi="Times New Roman" w:cs="Times New Roman"/>
          <w:b/>
          <w:bCs/>
          <w:sz w:val="24"/>
          <w:szCs w:val="24"/>
        </w:rPr>
        <w:t xml:space="preserve"> 3</w:t>
      </w:r>
    </w:p>
    <w:p w14:paraId="2A3CA85E" w14:textId="7452A738" w:rsidR="00CD04DA" w:rsidRDefault="00D13C30" w:rsidP="00236244">
      <w:pPr>
        <w:rPr>
          <w:rFonts w:ascii="Times New Roman" w:hAnsi="Times New Roman" w:cs="Times New Roman"/>
          <w:b/>
          <w:bCs/>
          <w:sz w:val="24"/>
          <w:szCs w:val="24"/>
        </w:rPr>
      </w:pPr>
      <w:r>
        <w:rPr>
          <w:rFonts w:ascii="Times New Roman" w:hAnsi="Times New Roman" w:cs="Times New Roman"/>
          <w:b/>
          <w:bCs/>
          <w:sz w:val="24"/>
          <w:szCs w:val="24"/>
        </w:rPr>
        <w:t>ANEXO 14 IMPLANTACION DE PANTALLAS DE LA APLICACIÓN WEB SPRINT</w:t>
      </w:r>
      <w:r w:rsidR="00EC487A">
        <w:rPr>
          <w:rFonts w:ascii="Times New Roman" w:hAnsi="Times New Roman" w:cs="Times New Roman"/>
          <w:b/>
          <w:bCs/>
          <w:sz w:val="24"/>
          <w:szCs w:val="24"/>
        </w:rPr>
        <w:t xml:space="preserve"> 3</w:t>
      </w:r>
    </w:p>
    <w:p w14:paraId="6482353E" w14:textId="70BDE86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5</w:t>
      </w:r>
      <w:r w:rsidRPr="00D03F23">
        <w:rPr>
          <w:rFonts w:ascii="Times New Roman" w:hAnsi="Times New Roman" w:cs="Times New Roman"/>
          <w:b/>
          <w:bCs/>
          <w:sz w:val="24"/>
          <w:szCs w:val="24"/>
        </w:rPr>
        <w:t>. MINUTAS DE REUNIÓN</w:t>
      </w:r>
    </w:p>
    <w:p w14:paraId="72416C41" w14:textId="56A8E76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6</w:t>
      </w:r>
      <w:r w:rsidRPr="00D03F23">
        <w:rPr>
          <w:rFonts w:ascii="Times New Roman" w:hAnsi="Times New Roman" w:cs="Times New Roman"/>
          <w:b/>
          <w:bCs/>
          <w:sz w:val="24"/>
          <w:szCs w:val="24"/>
        </w:rPr>
        <w:t>. DIAGRAMA DE CLASES</w:t>
      </w:r>
    </w:p>
    <w:p w14:paraId="52E2E68F" w14:textId="2514A102"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7</w:t>
      </w:r>
      <w:r w:rsidRPr="00D03F23">
        <w:rPr>
          <w:rFonts w:ascii="Times New Roman" w:hAnsi="Times New Roman" w:cs="Times New Roman"/>
          <w:b/>
          <w:bCs/>
          <w:sz w:val="24"/>
          <w:szCs w:val="24"/>
        </w:rPr>
        <w:t>.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67636C" w14:textId="77777777" w:rsidR="00DE06AD" w:rsidRDefault="00DE06AD" w:rsidP="00753E5D">
      <w:pPr>
        <w:spacing w:after="0" w:line="240" w:lineRule="auto"/>
      </w:pPr>
      <w:r>
        <w:separator/>
      </w:r>
    </w:p>
  </w:endnote>
  <w:endnote w:type="continuationSeparator" w:id="0">
    <w:p w14:paraId="4DF641E9" w14:textId="77777777" w:rsidR="00DE06AD" w:rsidRDefault="00DE06AD"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2017C" w14:textId="77777777" w:rsidR="00DE06AD" w:rsidRDefault="00DE06AD" w:rsidP="00753E5D">
      <w:pPr>
        <w:spacing w:after="0" w:line="240" w:lineRule="auto"/>
      </w:pPr>
      <w:r>
        <w:separator/>
      </w:r>
    </w:p>
  </w:footnote>
  <w:footnote w:type="continuationSeparator" w:id="0">
    <w:p w14:paraId="759333C5" w14:textId="77777777" w:rsidR="00DE06AD" w:rsidRDefault="00DE06AD"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B174EE" w:rsidRDefault="00B174EE"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4"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1"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39"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6"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33"/>
  </w:num>
  <w:num w:numId="2">
    <w:abstractNumId w:val="19"/>
  </w:num>
  <w:num w:numId="3">
    <w:abstractNumId w:val="0"/>
  </w:num>
  <w:num w:numId="4">
    <w:abstractNumId w:val="16"/>
  </w:num>
  <w:num w:numId="5">
    <w:abstractNumId w:val="32"/>
  </w:num>
  <w:num w:numId="6">
    <w:abstractNumId w:val="6"/>
  </w:num>
  <w:num w:numId="7">
    <w:abstractNumId w:val="14"/>
  </w:num>
  <w:num w:numId="8">
    <w:abstractNumId w:val="42"/>
  </w:num>
  <w:num w:numId="9">
    <w:abstractNumId w:val="3"/>
  </w:num>
  <w:num w:numId="10">
    <w:abstractNumId w:val="11"/>
  </w:num>
  <w:num w:numId="11">
    <w:abstractNumId w:val="23"/>
  </w:num>
  <w:num w:numId="12">
    <w:abstractNumId w:val="29"/>
  </w:num>
  <w:num w:numId="13">
    <w:abstractNumId w:val="39"/>
  </w:num>
  <w:num w:numId="14">
    <w:abstractNumId w:val="48"/>
  </w:num>
  <w:num w:numId="15">
    <w:abstractNumId w:val="36"/>
  </w:num>
  <w:num w:numId="16">
    <w:abstractNumId w:val="24"/>
  </w:num>
  <w:num w:numId="17">
    <w:abstractNumId w:val="45"/>
  </w:num>
  <w:num w:numId="18">
    <w:abstractNumId w:val="21"/>
  </w:num>
  <w:num w:numId="19">
    <w:abstractNumId w:val="10"/>
  </w:num>
  <w:num w:numId="20">
    <w:abstractNumId w:val="9"/>
  </w:num>
  <w:num w:numId="21">
    <w:abstractNumId w:val="43"/>
  </w:num>
  <w:num w:numId="22">
    <w:abstractNumId w:val="27"/>
  </w:num>
  <w:num w:numId="23">
    <w:abstractNumId w:val="46"/>
  </w:num>
  <w:num w:numId="24">
    <w:abstractNumId w:val="12"/>
  </w:num>
  <w:num w:numId="25">
    <w:abstractNumId w:val="20"/>
  </w:num>
  <w:num w:numId="26">
    <w:abstractNumId w:val="44"/>
  </w:num>
  <w:num w:numId="27">
    <w:abstractNumId w:val="17"/>
  </w:num>
  <w:num w:numId="28">
    <w:abstractNumId w:val="1"/>
  </w:num>
  <w:num w:numId="29">
    <w:abstractNumId w:val="31"/>
  </w:num>
  <w:num w:numId="30">
    <w:abstractNumId w:val="22"/>
  </w:num>
  <w:num w:numId="31">
    <w:abstractNumId w:val="5"/>
  </w:num>
  <w:num w:numId="32">
    <w:abstractNumId w:val="47"/>
  </w:num>
  <w:num w:numId="33">
    <w:abstractNumId w:val="28"/>
  </w:num>
  <w:num w:numId="34">
    <w:abstractNumId w:val="8"/>
  </w:num>
  <w:num w:numId="35">
    <w:abstractNumId w:val="25"/>
  </w:num>
  <w:num w:numId="36">
    <w:abstractNumId w:val="4"/>
  </w:num>
  <w:num w:numId="37">
    <w:abstractNumId w:val="15"/>
  </w:num>
  <w:num w:numId="38">
    <w:abstractNumId w:val="41"/>
  </w:num>
  <w:num w:numId="39">
    <w:abstractNumId w:val="40"/>
  </w:num>
  <w:num w:numId="40">
    <w:abstractNumId w:val="34"/>
  </w:num>
  <w:num w:numId="41">
    <w:abstractNumId w:val="2"/>
  </w:num>
  <w:num w:numId="42">
    <w:abstractNumId w:val="30"/>
  </w:num>
  <w:num w:numId="43">
    <w:abstractNumId w:val="13"/>
  </w:num>
  <w:num w:numId="44">
    <w:abstractNumId w:val="38"/>
  </w:num>
  <w:num w:numId="45">
    <w:abstractNumId w:val="37"/>
  </w:num>
  <w:num w:numId="46">
    <w:abstractNumId w:val="18"/>
  </w:num>
  <w:num w:numId="47">
    <w:abstractNumId w:val="35"/>
  </w:num>
  <w:num w:numId="48">
    <w:abstractNumId w:val="26"/>
  </w:num>
  <w:num w:numId="49">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05D0"/>
    <w:rsid w:val="00052526"/>
    <w:rsid w:val="0005396F"/>
    <w:rsid w:val="00054486"/>
    <w:rsid w:val="000544CA"/>
    <w:rsid w:val="00055837"/>
    <w:rsid w:val="00057ED9"/>
    <w:rsid w:val="00060E3C"/>
    <w:rsid w:val="00061C69"/>
    <w:rsid w:val="00063FAC"/>
    <w:rsid w:val="00067B5F"/>
    <w:rsid w:val="0008023F"/>
    <w:rsid w:val="0008492E"/>
    <w:rsid w:val="00084A1A"/>
    <w:rsid w:val="000867AA"/>
    <w:rsid w:val="0009307D"/>
    <w:rsid w:val="000B2308"/>
    <w:rsid w:val="000B6BF5"/>
    <w:rsid w:val="000C16AC"/>
    <w:rsid w:val="000C4A03"/>
    <w:rsid w:val="000C6723"/>
    <w:rsid w:val="000D04EE"/>
    <w:rsid w:val="000E0B45"/>
    <w:rsid w:val="000E0BFF"/>
    <w:rsid w:val="000F0D89"/>
    <w:rsid w:val="00104208"/>
    <w:rsid w:val="00110598"/>
    <w:rsid w:val="0011321E"/>
    <w:rsid w:val="0011703A"/>
    <w:rsid w:val="00123A7C"/>
    <w:rsid w:val="00123E94"/>
    <w:rsid w:val="00133B92"/>
    <w:rsid w:val="001408F0"/>
    <w:rsid w:val="00142EC6"/>
    <w:rsid w:val="00150058"/>
    <w:rsid w:val="00150C9F"/>
    <w:rsid w:val="00151A1E"/>
    <w:rsid w:val="00152A61"/>
    <w:rsid w:val="0016422D"/>
    <w:rsid w:val="00165007"/>
    <w:rsid w:val="0016591E"/>
    <w:rsid w:val="00170661"/>
    <w:rsid w:val="0017279A"/>
    <w:rsid w:val="00174366"/>
    <w:rsid w:val="0017625D"/>
    <w:rsid w:val="00177DBC"/>
    <w:rsid w:val="00181C8E"/>
    <w:rsid w:val="001854E8"/>
    <w:rsid w:val="001872B6"/>
    <w:rsid w:val="00191DAC"/>
    <w:rsid w:val="00195F0B"/>
    <w:rsid w:val="001A022D"/>
    <w:rsid w:val="001A3301"/>
    <w:rsid w:val="001A613A"/>
    <w:rsid w:val="001B19B3"/>
    <w:rsid w:val="001B40BC"/>
    <w:rsid w:val="001B5020"/>
    <w:rsid w:val="001C0EA2"/>
    <w:rsid w:val="001C2A22"/>
    <w:rsid w:val="001C2CDA"/>
    <w:rsid w:val="001C4FC6"/>
    <w:rsid w:val="001C668D"/>
    <w:rsid w:val="001D5ECE"/>
    <w:rsid w:val="001D6D29"/>
    <w:rsid w:val="001E5586"/>
    <w:rsid w:val="001E67D9"/>
    <w:rsid w:val="001F1253"/>
    <w:rsid w:val="001F6C8D"/>
    <w:rsid w:val="00200AC8"/>
    <w:rsid w:val="00200BB3"/>
    <w:rsid w:val="00202805"/>
    <w:rsid w:val="002108A1"/>
    <w:rsid w:val="00221EDC"/>
    <w:rsid w:val="0022286B"/>
    <w:rsid w:val="00223528"/>
    <w:rsid w:val="00223884"/>
    <w:rsid w:val="0023332D"/>
    <w:rsid w:val="00233CA7"/>
    <w:rsid w:val="00236244"/>
    <w:rsid w:val="00237350"/>
    <w:rsid w:val="00243264"/>
    <w:rsid w:val="002460B1"/>
    <w:rsid w:val="00251C26"/>
    <w:rsid w:val="002522AA"/>
    <w:rsid w:val="00254B81"/>
    <w:rsid w:val="0025544C"/>
    <w:rsid w:val="002615B0"/>
    <w:rsid w:val="00270A72"/>
    <w:rsid w:val="0027241F"/>
    <w:rsid w:val="00274209"/>
    <w:rsid w:val="002743E7"/>
    <w:rsid w:val="00275989"/>
    <w:rsid w:val="00276621"/>
    <w:rsid w:val="0027778A"/>
    <w:rsid w:val="002808B0"/>
    <w:rsid w:val="0029003F"/>
    <w:rsid w:val="0029156E"/>
    <w:rsid w:val="002937F9"/>
    <w:rsid w:val="00296F1B"/>
    <w:rsid w:val="002A2EC5"/>
    <w:rsid w:val="002B0D2C"/>
    <w:rsid w:val="002B127D"/>
    <w:rsid w:val="002B26F7"/>
    <w:rsid w:val="002B4227"/>
    <w:rsid w:val="002B4B31"/>
    <w:rsid w:val="002B57E6"/>
    <w:rsid w:val="002C04A8"/>
    <w:rsid w:val="002C05D7"/>
    <w:rsid w:val="002C11E0"/>
    <w:rsid w:val="002C5BE4"/>
    <w:rsid w:val="002C5E8E"/>
    <w:rsid w:val="002D051C"/>
    <w:rsid w:val="002D381A"/>
    <w:rsid w:val="002D3E74"/>
    <w:rsid w:val="002E1449"/>
    <w:rsid w:val="002E3D69"/>
    <w:rsid w:val="002E6382"/>
    <w:rsid w:val="002F2302"/>
    <w:rsid w:val="003001F7"/>
    <w:rsid w:val="0031063B"/>
    <w:rsid w:val="00310C0F"/>
    <w:rsid w:val="0031712D"/>
    <w:rsid w:val="00317324"/>
    <w:rsid w:val="003242AA"/>
    <w:rsid w:val="00341F7B"/>
    <w:rsid w:val="00342587"/>
    <w:rsid w:val="00344F99"/>
    <w:rsid w:val="0037236B"/>
    <w:rsid w:val="00380008"/>
    <w:rsid w:val="00384199"/>
    <w:rsid w:val="00391229"/>
    <w:rsid w:val="00392B21"/>
    <w:rsid w:val="00397132"/>
    <w:rsid w:val="003B27C2"/>
    <w:rsid w:val="003B3CAE"/>
    <w:rsid w:val="003C4179"/>
    <w:rsid w:val="003C50A0"/>
    <w:rsid w:val="003C5663"/>
    <w:rsid w:val="003C5D84"/>
    <w:rsid w:val="003E2C79"/>
    <w:rsid w:val="003E389D"/>
    <w:rsid w:val="003E3A9C"/>
    <w:rsid w:val="003E4261"/>
    <w:rsid w:val="003E4393"/>
    <w:rsid w:val="003E7C13"/>
    <w:rsid w:val="003F24F6"/>
    <w:rsid w:val="003F2D88"/>
    <w:rsid w:val="00402A72"/>
    <w:rsid w:val="00407FEA"/>
    <w:rsid w:val="004173B5"/>
    <w:rsid w:val="0042509D"/>
    <w:rsid w:val="00431AE9"/>
    <w:rsid w:val="00437C03"/>
    <w:rsid w:val="00444936"/>
    <w:rsid w:val="00450714"/>
    <w:rsid w:val="00450939"/>
    <w:rsid w:val="004606EE"/>
    <w:rsid w:val="00471B23"/>
    <w:rsid w:val="00476E86"/>
    <w:rsid w:val="0048236B"/>
    <w:rsid w:val="004836D2"/>
    <w:rsid w:val="0048445D"/>
    <w:rsid w:val="00486790"/>
    <w:rsid w:val="00487446"/>
    <w:rsid w:val="0049111E"/>
    <w:rsid w:val="004929AD"/>
    <w:rsid w:val="004A2790"/>
    <w:rsid w:val="004A40EE"/>
    <w:rsid w:val="004A65F1"/>
    <w:rsid w:val="004B5F76"/>
    <w:rsid w:val="004D02EE"/>
    <w:rsid w:val="004D60C4"/>
    <w:rsid w:val="004E128A"/>
    <w:rsid w:val="004E286F"/>
    <w:rsid w:val="004F2F0F"/>
    <w:rsid w:val="004F483D"/>
    <w:rsid w:val="00501833"/>
    <w:rsid w:val="0050302F"/>
    <w:rsid w:val="00503345"/>
    <w:rsid w:val="0051063E"/>
    <w:rsid w:val="005208CC"/>
    <w:rsid w:val="00524ADE"/>
    <w:rsid w:val="0053291A"/>
    <w:rsid w:val="00550B8C"/>
    <w:rsid w:val="00551026"/>
    <w:rsid w:val="00570127"/>
    <w:rsid w:val="0057134E"/>
    <w:rsid w:val="00573528"/>
    <w:rsid w:val="00573567"/>
    <w:rsid w:val="0057620D"/>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E2878"/>
    <w:rsid w:val="005E2F7F"/>
    <w:rsid w:val="005F1748"/>
    <w:rsid w:val="005F4C2D"/>
    <w:rsid w:val="005F5CBB"/>
    <w:rsid w:val="006002CE"/>
    <w:rsid w:val="00601A53"/>
    <w:rsid w:val="006127A2"/>
    <w:rsid w:val="006172A7"/>
    <w:rsid w:val="00617E14"/>
    <w:rsid w:val="006308F1"/>
    <w:rsid w:val="0063702A"/>
    <w:rsid w:val="00637B9B"/>
    <w:rsid w:val="0064127D"/>
    <w:rsid w:val="00641A9D"/>
    <w:rsid w:val="006431F3"/>
    <w:rsid w:val="00643B77"/>
    <w:rsid w:val="0064497C"/>
    <w:rsid w:val="00644ABD"/>
    <w:rsid w:val="00645077"/>
    <w:rsid w:val="00646BBF"/>
    <w:rsid w:val="00652642"/>
    <w:rsid w:val="0065788E"/>
    <w:rsid w:val="006633F0"/>
    <w:rsid w:val="00670F22"/>
    <w:rsid w:val="006742F5"/>
    <w:rsid w:val="006B5078"/>
    <w:rsid w:val="006B6C51"/>
    <w:rsid w:val="006D1699"/>
    <w:rsid w:val="006D7B14"/>
    <w:rsid w:val="006E5835"/>
    <w:rsid w:val="006F32FA"/>
    <w:rsid w:val="006F44AC"/>
    <w:rsid w:val="006F5414"/>
    <w:rsid w:val="00713971"/>
    <w:rsid w:val="007150FC"/>
    <w:rsid w:val="0071763D"/>
    <w:rsid w:val="00720E11"/>
    <w:rsid w:val="00722A3F"/>
    <w:rsid w:val="00726B48"/>
    <w:rsid w:val="00727086"/>
    <w:rsid w:val="00745C10"/>
    <w:rsid w:val="00746F02"/>
    <w:rsid w:val="007478B8"/>
    <w:rsid w:val="00753E5D"/>
    <w:rsid w:val="00760C2F"/>
    <w:rsid w:val="00761FFA"/>
    <w:rsid w:val="007648F2"/>
    <w:rsid w:val="00766D90"/>
    <w:rsid w:val="00766F3E"/>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02D02"/>
    <w:rsid w:val="00822DB6"/>
    <w:rsid w:val="00830959"/>
    <w:rsid w:val="00844501"/>
    <w:rsid w:val="008460C4"/>
    <w:rsid w:val="00852D35"/>
    <w:rsid w:val="00860A9B"/>
    <w:rsid w:val="00861C1A"/>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062A"/>
    <w:rsid w:val="009342A8"/>
    <w:rsid w:val="00934821"/>
    <w:rsid w:val="00942147"/>
    <w:rsid w:val="00942BFE"/>
    <w:rsid w:val="009706BA"/>
    <w:rsid w:val="009819E1"/>
    <w:rsid w:val="00990583"/>
    <w:rsid w:val="0099126E"/>
    <w:rsid w:val="00993640"/>
    <w:rsid w:val="009A09E7"/>
    <w:rsid w:val="009A0F63"/>
    <w:rsid w:val="009A30D6"/>
    <w:rsid w:val="009A64AF"/>
    <w:rsid w:val="009B2291"/>
    <w:rsid w:val="009B4667"/>
    <w:rsid w:val="009C2B53"/>
    <w:rsid w:val="009D3ED2"/>
    <w:rsid w:val="009E25AE"/>
    <w:rsid w:val="009F1D12"/>
    <w:rsid w:val="009F32AE"/>
    <w:rsid w:val="00A037EB"/>
    <w:rsid w:val="00A03DD5"/>
    <w:rsid w:val="00A15649"/>
    <w:rsid w:val="00A202C5"/>
    <w:rsid w:val="00A24117"/>
    <w:rsid w:val="00A259EA"/>
    <w:rsid w:val="00A27615"/>
    <w:rsid w:val="00A32D76"/>
    <w:rsid w:val="00A4116F"/>
    <w:rsid w:val="00A43B6D"/>
    <w:rsid w:val="00A541DB"/>
    <w:rsid w:val="00A57F76"/>
    <w:rsid w:val="00A609EC"/>
    <w:rsid w:val="00A63034"/>
    <w:rsid w:val="00A65D8A"/>
    <w:rsid w:val="00A66CEB"/>
    <w:rsid w:val="00A80F09"/>
    <w:rsid w:val="00A90E04"/>
    <w:rsid w:val="00A92E60"/>
    <w:rsid w:val="00AA197A"/>
    <w:rsid w:val="00AA32F8"/>
    <w:rsid w:val="00AB26E7"/>
    <w:rsid w:val="00AB74B3"/>
    <w:rsid w:val="00AC287E"/>
    <w:rsid w:val="00AD4C71"/>
    <w:rsid w:val="00AD5299"/>
    <w:rsid w:val="00AD549F"/>
    <w:rsid w:val="00AE1858"/>
    <w:rsid w:val="00AE5030"/>
    <w:rsid w:val="00B063DB"/>
    <w:rsid w:val="00B139E4"/>
    <w:rsid w:val="00B1558B"/>
    <w:rsid w:val="00B158B2"/>
    <w:rsid w:val="00B174EE"/>
    <w:rsid w:val="00B30B35"/>
    <w:rsid w:val="00B34000"/>
    <w:rsid w:val="00B34878"/>
    <w:rsid w:val="00B450A5"/>
    <w:rsid w:val="00B46133"/>
    <w:rsid w:val="00B52DCE"/>
    <w:rsid w:val="00B542B1"/>
    <w:rsid w:val="00B57159"/>
    <w:rsid w:val="00B70F4D"/>
    <w:rsid w:val="00B77DEE"/>
    <w:rsid w:val="00B855A5"/>
    <w:rsid w:val="00B85DAB"/>
    <w:rsid w:val="00B9076C"/>
    <w:rsid w:val="00B9393C"/>
    <w:rsid w:val="00B95773"/>
    <w:rsid w:val="00B9744D"/>
    <w:rsid w:val="00B97EDF"/>
    <w:rsid w:val="00BA0546"/>
    <w:rsid w:val="00BA2EE5"/>
    <w:rsid w:val="00BB0E67"/>
    <w:rsid w:val="00BB61DA"/>
    <w:rsid w:val="00BB6630"/>
    <w:rsid w:val="00BC4AD5"/>
    <w:rsid w:val="00BD0311"/>
    <w:rsid w:val="00BD1D66"/>
    <w:rsid w:val="00BD587C"/>
    <w:rsid w:val="00BD6636"/>
    <w:rsid w:val="00BE23B8"/>
    <w:rsid w:val="00BE40CB"/>
    <w:rsid w:val="00BE45DB"/>
    <w:rsid w:val="00BE5A5D"/>
    <w:rsid w:val="00C070F9"/>
    <w:rsid w:val="00C105D1"/>
    <w:rsid w:val="00C13E83"/>
    <w:rsid w:val="00C20B92"/>
    <w:rsid w:val="00C223C9"/>
    <w:rsid w:val="00C351CD"/>
    <w:rsid w:val="00C35B34"/>
    <w:rsid w:val="00C37905"/>
    <w:rsid w:val="00C52D75"/>
    <w:rsid w:val="00C55934"/>
    <w:rsid w:val="00C5697C"/>
    <w:rsid w:val="00C636E2"/>
    <w:rsid w:val="00C646AA"/>
    <w:rsid w:val="00C66DAA"/>
    <w:rsid w:val="00C7294A"/>
    <w:rsid w:val="00C77EF4"/>
    <w:rsid w:val="00C801B8"/>
    <w:rsid w:val="00C82987"/>
    <w:rsid w:val="00C86086"/>
    <w:rsid w:val="00C9419C"/>
    <w:rsid w:val="00CA03B4"/>
    <w:rsid w:val="00CA0D7D"/>
    <w:rsid w:val="00CB3FEF"/>
    <w:rsid w:val="00CC0843"/>
    <w:rsid w:val="00CC484E"/>
    <w:rsid w:val="00CC5AD7"/>
    <w:rsid w:val="00CC7B2D"/>
    <w:rsid w:val="00CC7CBC"/>
    <w:rsid w:val="00CD04DA"/>
    <w:rsid w:val="00CE73C2"/>
    <w:rsid w:val="00CF24DD"/>
    <w:rsid w:val="00CF3BB1"/>
    <w:rsid w:val="00D02B86"/>
    <w:rsid w:val="00D03D7C"/>
    <w:rsid w:val="00D03F23"/>
    <w:rsid w:val="00D05C28"/>
    <w:rsid w:val="00D115F6"/>
    <w:rsid w:val="00D118A8"/>
    <w:rsid w:val="00D13C30"/>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837AA"/>
    <w:rsid w:val="00D90489"/>
    <w:rsid w:val="00D9083D"/>
    <w:rsid w:val="00D90CC5"/>
    <w:rsid w:val="00D90EB2"/>
    <w:rsid w:val="00D95295"/>
    <w:rsid w:val="00D958FE"/>
    <w:rsid w:val="00DA2556"/>
    <w:rsid w:val="00DA3B93"/>
    <w:rsid w:val="00DA6273"/>
    <w:rsid w:val="00DC0D2A"/>
    <w:rsid w:val="00DC41C6"/>
    <w:rsid w:val="00DE06AD"/>
    <w:rsid w:val="00DF354A"/>
    <w:rsid w:val="00E345F9"/>
    <w:rsid w:val="00E44D90"/>
    <w:rsid w:val="00E547A4"/>
    <w:rsid w:val="00E57D3A"/>
    <w:rsid w:val="00E57DA6"/>
    <w:rsid w:val="00E60DF9"/>
    <w:rsid w:val="00E62113"/>
    <w:rsid w:val="00E709BF"/>
    <w:rsid w:val="00E721E3"/>
    <w:rsid w:val="00E72A20"/>
    <w:rsid w:val="00E74138"/>
    <w:rsid w:val="00E75F01"/>
    <w:rsid w:val="00E82B7C"/>
    <w:rsid w:val="00E85373"/>
    <w:rsid w:val="00E92E57"/>
    <w:rsid w:val="00EA7482"/>
    <w:rsid w:val="00EB11DA"/>
    <w:rsid w:val="00EB18A9"/>
    <w:rsid w:val="00EB1C57"/>
    <w:rsid w:val="00EB3CF0"/>
    <w:rsid w:val="00EC0B50"/>
    <w:rsid w:val="00EC1639"/>
    <w:rsid w:val="00EC487A"/>
    <w:rsid w:val="00ED46F7"/>
    <w:rsid w:val="00EE1223"/>
    <w:rsid w:val="00EE5B63"/>
    <w:rsid w:val="00F03D20"/>
    <w:rsid w:val="00F0600C"/>
    <w:rsid w:val="00F1017A"/>
    <w:rsid w:val="00F131A6"/>
    <w:rsid w:val="00F159D4"/>
    <w:rsid w:val="00F177EB"/>
    <w:rsid w:val="00F25DA5"/>
    <w:rsid w:val="00F26C69"/>
    <w:rsid w:val="00F276F6"/>
    <w:rsid w:val="00F27B07"/>
    <w:rsid w:val="00F27E2C"/>
    <w:rsid w:val="00F32733"/>
    <w:rsid w:val="00F33197"/>
    <w:rsid w:val="00F363B8"/>
    <w:rsid w:val="00F40A28"/>
    <w:rsid w:val="00F462CA"/>
    <w:rsid w:val="00F62C86"/>
    <w:rsid w:val="00F638BE"/>
    <w:rsid w:val="00F711F7"/>
    <w:rsid w:val="00F734AC"/>
    <w:rsid w:val="00F74D2E"/>
    <w:rsid w:val="00F80604"/>
    <w:rsid w:val="00F82E73"/>
    <w:rsid w:val="00F852B7"/>
    <w:rsid w:val="00F92133"/>
    <w:rsid w:val="00F94566"/>
    <w:rsid w:val="00F952A1"/>
    <w:rsid w:val="00FA416F"/>
    <w:rsid w:val="00FA5285"/>
    <w:rsid w:val="00FA6F38"/>
    <w:rsid w:val="00FB1A23"/>
    <w:rsid w:val="00FB21D8"/>
    <w:rsid w:val="00FB5732"/>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arlos.delacruz9@utc.edu.e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40.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61</Pages>
  <Words>30380</Words>
  <Characters>167095</Characters>
  <Application>Microsoft Office Word</Application>
  <DocSecurity>0</DocSecurity>
  <Lines>1392</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466</cp:revision>
  <dcterms:created xsi:type="dcterms:W3CDTF">2020-05-03T19:12:00Z</dcterms:created>
  <dcterms:modified xsi:type="dcterms:W3CDTF">2020-06-28T22:02:00Z</dcterms:modified>
</cp:coreProperties>
</file>